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6FC99891" w:rsidR="00DF34E5" w:rsidRPr="0040061F" w:rsidRDefault="00DF34E5" w:rsidP="009C51D9">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8C36CB">
      <w:pPr>
        <w:spacing w:line="480" w:lineRule="auto"/>
      </w:pPr>
    </w:p>
    <w:p w14:paraId="69B95027" w14:textId="415D2351" w:rsidR="00DF34E5" w:rsidRDefault="00DF34E5" w:rsidP="008C36CB">
      <w:pPr>
        <w:spacing w:line="480" w:lineRule="auto"/>
      </w:pPr>
      <w:r>
        <w:rPr>
          <w:rFonts w:hint="eastAsia"/>
        </w:rPr>
        <w:t>D</w:t>
      </w:r>
      <w:r w:rsidR="00C42201">
        <w:t xml:space="preserve">ylan </w:t>
      </w:r>
      <w:r>
        <w:rPr>
          <w:rFonts w:hint="eastAsia"/>
        </w:rPr>
        <w:t>A</w:t>
      </w:r>
      <w:r w:rsidR="00C42201">
        <w:t>lexander</w:t>
      </w:r>
      <w:r>
        <w:rPr>
          <w:rFonts w:hint="eastAsia"/>
        </w:rPr>
        <w:t xml:space="preserve"> Carlin</w:t>
      </w:r>
      <w:r w:rsidRPr="00DF34E5">
        <w:rPr>
          <w:rFonts w:hint="eastAsia"/>
          <w:vertAlign w:val="superscript"/>
        </w:rPr>
        <w:t>1</w:t>
      </w:r>
      <w:r w:rsidR="007E15D8">
        <w:rPr>
          <w:vertAlign w:val="superscript"/>
        </w:rPr>
        <w:t>*</w:t>
      </w:r>
      <w:r>
        <w:rPr>
          <w:rFonts w:hint="eastAsia"/>
        </w:rPr>
        <w:t>, R</w:t>
      </w:r>
      <w:r w:rsidR="00C42201">
        <w:t xml:space="preserve">yan </w:t>
      </w:r>
      <w:r>
        <w:rPr>
          <w:rFonts w:hint="eastAsia"/>
        </w:rPr>
        <w:t>W</w:t>
      </w:r>
      <w:r w:rsidR="00C42201">
        <w:t>.</w:t>
      </w:r>
      <w:r>
        <w:rPr>
          <w:rFonts w:hint="eastAsia"/>
        </w:rPr>
        <w:t xml:space="preserve"> Caster</w:t>
      </w:r>
      <w:r w:rsidRPr="00DF34E5">
        <w:rPr>
          <w:vertAlign w:val="superscript"/>
        </w:rPr>
        <w:t>2</w:t>
      </w:r>
      <w:r w:rsidR="007E15D8">
        <w:rPr>
          <w:vertAlign w:val="superscript"/>
        </w:rPr>
        <w:t>*</w:t>
      </w:r>
      <w:r>
        <w:rPr>
          <w:rFonts w:hint="eastAsia"/>
        </w:rPr>
        <w:t xml:space="preserve">, </w:t>
      </w:r>
      <w:r w:rsidRPr="00DC00E8">
        <w:t>X</w:t>
      </w:r>
      <w:r w:rsidR="00C42201" w:rsidRPr="00DC00E8">
        <w:t xml:space="preserve">iaokang </w:t>
      </w:r>
      <w:r w:rsidRPr="00DC00E8">
        <w:t>Wang</w:t>
      </w:r>
      <w:r w:rsidR="009B3CF7">
        <w:rPr>
          <w:vertAlign w:val="superscript"/>
        </w:rPr>
        <w:t>5</w:t>
      </w:r>
      <w:r>
        <w:rPr>
          <w:rFonts w:hint="eastAsia"/>
        </w:rPr>
        <w:t>, S</w:t>
      </w:r>
      <w:r w:rsidR="00C42201">
        <w:t xml:space="preserve">tephanie </w:t>
      </w:r>
      <w:r>
        <w:rPr>
          <w:rFonts w:hint="eastAsia"/>
        </w:rPr>
        <w:t>A</w:t>
      </w:r>
      <w:r w:rsidR="00C42201">
        <w:t>.</w:t>
      </w:r>
      <w:r>
        <w:rPr>
          <w:rFonts w:hint="eastAsia"/>
        </w:rPr>
        <w:t xml:space="preserve"> Betzenderfer</w:t>
      </w:r>
      <w:r>
        <w:rPr>
          <w:vertAlign w:val="superscript"/>
        </w:rPr>
        <w:t>2</w:t>
      </w:r>
      <w:r>
        <w:rPr>
          <w:rFonts w:hint="eastAsia"/>
        </w:rPr>
        <w:t>, C</w:t>
      </w:r>
      <w:r w:rsidR="00C42201">
        <w:t xml:space="preserve">laire </w:t>
      </w:r>
      <w:r>
        <w:rPr>
          <w:rFonts w:hint="eastAsia"/>
        </w:rPr>
        <w:t>X</w:t>
      </w:r>
      <w:r w:rsidR="00C42201">
        <w:t>.</w:t>
      </w:r>
      <w:r>
        <w:rPr>
          <w:rFonts w:hint="eastAsia"/>
        </w:rPr>
        <w:t xml:space="preserve"> Chen</w:t>
      </w:r>
      <w:r w:rsidR="00C42201">
        <w:rPr>
          <w:vertAlign w:val="superscript"/>
        </w:rPr>
        <w:t>2</w:t>
      </w:r>
      <w:r>
        <w:rPr>
          <w:rFonts w:hint="eastAsia"/>
        </w:rPr>
        <w:t>, V</w:t>
      </w:r>
      <w:r w:rsidR="00C42201">
        <w:t xml:space="preserve">easna </w:t>
      </w:r>
      <w:r>
        <w:rPr>
          <w:rFonts w:hint="eastAsia"/>
        </w:rPr>
        <w:t>M</w:t>
      </w:r>
      <w:r w:rsidR="00C42201">
        <w:t>.</w:t>
      </w:r>
      <w:r>
        <w:rPr>
          <w:rFonts w:hint="eastAsia"/>
        </w:rPr>
        <w:t xml:space="preserve"> Duong</w:t>
      </w:r>
      <w:r w:rsidR="00C42201">
        <w:rPr>
          <w:vertAlign w:val="superscript"/>
        </w:rPr>
        <w:t>2</w:t>
      </w:r>
      <w:r>
        <w:rPr>
          <w:rFonts w:hint="eastAsia"/>
        </w:rPr>
        <w:t>, C</w:t>
      </w:r>
      <w:r w:rsidR="00C42201">
        <w:t xml:space="preserve">arolina </w:t>
      </w:r>
      <w:r>
        <w:rPr>
          <w:rFonts w:hint="eastAsia"/>
        </w:rPr>
        <w:t>V</w:t>
      </w:r>
      <w:r w:rsidR="00C42201">
        <w:t>.</w:t>
      </w:r>
      <w:r>
        <w:rPr>
          <w:rFonts w:hint="eastAsia"/>
        </w:rPr>
        <w:t xml:space="preserve"> Ryklansky</w:t>
      </w:r>
      <w:r w:rsidR="00C42201">
        <w:rPr>
          <w:vertAlign w:val="superscript"/>
        </w:rPr>
        <w:t>2</w:t>
      </w:r>
      <w:r>
        <w:rPr>
          <w:rFonts w:hint="eastAsia"/>
        </w:rPr>
        <w:t>, A</w:t>
      </w:r>
      <w:r w:rsidR="00C42201">
        <w:t>lp</w:t>
      </w:r>
      <w:r>
        <w:rPr>
          <w:rFonts w:hint="eastAsia"/>
        </w:rPr>
        <w:t xml:space="preserve"> Alpekin</w:t>
      </w:r>
      <w:r w:rsidR="00C42201">
        <w:rPr>
          <w:vertAlign w:val="superscript"/>
        </w:rPr>
        <w:t>2</w:t>
      </w:r>
      <w:r>
        <w:rPr>
          <w:rFonts w:hint="eastAsia"/>
        </w:rPr>
        <w:t>, N</w:t>
      </w:r>
      <w:r w:rsidR="00C42201">
        <w:t>athan</w:t>
      </w:r>
      <w:r>
        <w:rPr>
          <w:rFonts w:hint="eastAsia"/>
        </w:rPr>
        <w:t xml:space="preserve"> Beaumont</w:t>
      </w:r>
      <w:r w:rsidR="00C42201">
        <w:rPr>
          <w:vertAlign w:val="superscript"/>
        </w:rPr>
        <w:t>2</w:t>
      </w:r>
      <w:r>
        <w:rPr>
          <w:rFonts w:hint="eastAsia"/>
        </w:rPr>
        <w:t>, H</w:t>
      </w:r>
      <w:r w:rsidR="00C42201">
        <w:t>ar</w:t>
      </w:r>
      <w:r w:rsidR="00DC00E8">
        <w:t>s</w:t>
      </w:r>
      <w:r w:rsidR="00C42201">
        <w:t>hul</w:t>
      </w:r>
      <w:r>
        <w:rPr>
          <w:rFonts w:hint="eastAsia"/>
        </w:rPr>
        <w:t xml:space="preserve"> Kapoor</w:t>
      </w:r>
      <w:r w:rsidR="00C42201">
        <w:rPr>
          <w:vertAlign w:val="superscript"/>
        </w:rPr>
        <w:t>2</w:t>
      </w:r>
      <w:r>
        <w:rPr>
          <w:rFonts w:hint="eastAsia"/>
        </w:rPr>
        <w:t>, N</w:t>
      </w:r>
      <w:r w:rsidR="00C42201">
        <w:t>icole</w:t>
      </w:r>
      <w:r>
        <w:rPr>
          <w:rFonts w:hint="eastAsia"/>
        </w:rPr>
        <w:t xml:space="preserve"> Kim</w:t>
      </w:r>
      <w:r w:rsidR="00C42201">
        <w:rPr>
          <w:vertAlign w:val="superscript"/>
        </w:rPr>
        <w:t>2</w:t>
      </w:r>
      <w:r>
        <w:rPr>
          <w:rFonts w:hint="eastAsia"/>
        </w:rPr>
        <w:t>, H</w:t>
      </w:r>
      <w:r w:rsidR="00C42201">
        <w:t>osna</w:t>
      </w:r>
      <w:r>
        <w:rPr>
          <w:rFonts w:hint="eastAsia"/>
        </w:rPr>
        <w:t xml:space="preserve"> Mohabbot</w:t>
      </w:r>
      <w:r w:rsidR="00C42201">
        <w:rPr>
          <w:vertAlign w:val="superscript"/>
        </w:rPr>
        <w:t>2</w:t>
      </w:r>
      <w:r>
        <w:rPr>
          <w:rFonts w:hint="eastAsia"/>
        </w:rPr>
        <w:t>, B</w:t>
      </w:r>
      <w:r w:rsidR="00C42201">
        <w:t>oyu</w:t>
      </w:r>
      <w:r>
        <w:rPr>
          <w:rFonts w:hint="eastAsia"/>
        </w:rPr>
        <w:t xml:space="preserve"> Pang</w:t>
      </w:r>
      <w:r w:rsidR="00C42201">
        <w:rPr>
          <w:vertAlign w:val="superscript"/>
        </w:rPr>
        <w:t>2</w:t>
      </w:r>
      <w:r w:rsidR="00C42201">
        <w:rPr>
          <w:rFonts w:hint="eastAsia"/>
        </w:rPr>
        <w:t>, R</w:t>
      </w:r>
      <w:r w:rsidR="00C42201">
        <w:t>achel</w:t>
      </w:r>
      <w:r w:rsidR="00C42201">
        <w:rPr>
          <w:rFonts w:hint="eastAsia"/>
        </w:rPr>
        <w:t xml:space="preserve"> Teel</w:t>
      </w:r>
      <w:r w:rsidR="00C42201">
        <w:rPr>
          <w:vertAlign w:val="superscript"/>
        </w:rPr>
        <w:t>2</w:t>
      </w:r>
      <w:r>
        <w:rPr>
          <w:rFonts w:hint="eastAsia"/>
        </w:rPr>
        <w:t>, L</w:t>
      </w:r>
      <w:r w:rsidR="00C42201">
        <w:t>illian</w:t>
      </w:r>
      <w:r>
        <w:rPr>
          <w:rFonts w:hint="eastAsia"/>
        </w:rPr>
        <w:t xml:space="preserve"> Whithaus</w:t>
      </w:r>
      <w:r w:rsidR="00C42201">
        <w:rPr>
          <w:vertAlign w:val="superscript"/>
        </w:rPr>
        <w:t>2</w:t>
      </w:r>
      <w:r>
        <w:rPr>
          <w:rFonts w:hint="eastAsia"/>
        </w:rPr>
        <w:t>, I</w:t>
      </w:r>
      <w:r w:rsidR="00C42201">
        <w:t>lias</w:t>
      </w:r>
      <w:r w:rsidR="00C42201">
        <w:rPr>
          <w:rFonts w:hint="eastAsia"/>
        </w:rPr>
        <w:t xml:space="preserve"> Tagkopoulos</w:t>
      </w:r>
      <w:r w:rsidR="00197777">
        <w:rPr>
          <w:vertAlign w:val="superscript"/>
        </w:rPr>
        <w:t>2,6</w:t>
      </w:r>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Siegel</w:t>
      </w:r>
      <w:r w:rsidR="00197777">
        <w:rPr>
          <w:vertAlign w:val="superscript"/>
        </w:rPr>
        <w:t>2,3,4</w:t>
      </w:r>
    </w:p>
    <w:p w14:paraId="0544C874" w14:textId="77777777" w:rsidR="00C42201" w:rsidRDefault="00C42201" w:rsidP="008C36CB">
      <w:pPr>
        <w:spacing w:line="480" w:lineRule="auto"/>
      </w:pPr>
    </w:p>
    <w:p w14:paraId="3ACACD47" w14:textId="77777777" w:rsidR="00DF34E5" w:rsidRDefault="00DF34E5" w:rsidP="008C36CB">
      <w:pPr>
        <w:spacing w:line="480" w:lineRule="auto"/>
      </w:pPr>
      <w:r>
        <w:t>Author affiliations:</w:t>
      </w:r>
    </w:p>
    <w:p w14:paraId="1131ED0B" w14:textId="77777777" w:rsidR="00DF34E5" w:rsidRDefault="00DF34E5" w:rsidP="008C36CB">
      <w:pPr>
        <w:spacing w:line="480" w:lineRule="auto"/>
      </w:pPr>
      <w:r>
        <w:rPr>
          <w:rFonts w:hint="eastAsia"/>
        </w:rPr>
        <w:t>1. Biophysics Graduate Group, University of California, Davis</w:t>
      </w:r>
    </w:p>
    <w:p w14:paraId="435F8714" w14:textId="77777777" w:rsidR="00DF34E5" w:rsidRDefault="00DF34E5" w:rsidP="008C36CB">
      <w:pPr>
        <w:spacing w:line="480" w:lineRule="auto"/>
      </w:pPr>
      <w:r>
        <w:rPr>
          <w:rFonts w:hint="eastAsia"/>
        </w:rPr>
        <w:t>2. Genome Center, University of California, Davis</w:t>
      </w:r>
    </w:p>
    <w:p w14:paraId="42CDDA10" w14:textId="77777777" w:rsidR="00DF34E5" w:rsidRDefault="00DF34E5" w:rsidP="008C36CB">
      <w:pPr>
        <w:spacing w:line="480" w:lineRule="auto"/>
      </w:pPr>
      <w:r>
        <w:t xml:space="preserve">3. </w:t>
      </w:r>
      <w:r>
        <w:rPr>
          <w:rFonts w:hint="eastAsia"/>
        </w:rPr>
        <w:t>Department of Chemistry, University of California, Davis</w:t>
      </w:r>
    </w:p>
    <w:p w14:paraId="6E3382CF" w14:textId="77777777" w:rsidR="00DF34E5" w:rsidRDefault="00DF34E5" w:rsidP="008C36CB">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8C36CB">
      <w:pPr>
        <w:spacing w:line="480" w:lineRule="auto"/>
      </w:pPr>
      <w:r w:rsidRPr="00DC00E8">
        <w:t>5. Department of Biomedical Engineering, University of California, Davis</w:t>
      </w:r>
    </w:p>
    <w:p w14:paraId="0AB6CD09" w14:textId="77777777" w:rsidR="00DF34E5" w:rsidRDefault="00DF34E5" w:rsidP="008C36CB">
      <w:pPr>
        <w:spacing w:line="480" w:lineRule="auto"/>
      </w:pPr>
      <w:r>
        <w:t>6. Department of Computer Science, University of California, Davis</w:t>
      </w:r>
    </w:p>
    <w:p w14:paraId="21E48A2B" w14:textId="77777777" w:rsidR="00DF34E5" w:rsidRDefault="00DF34E5" w:rsidP="008C36CB">
      <w:pPr>
        <w:spacing w:line="480" w:lineRule="auto"/>
      </w:pPr>
    </w:p>
    <w:p w14:paraId="2A3BCB4A" w14:textId="52F2A348" w:rsidR="00AE71AE" w:rsidRPr="00AE71AE" w:rsidRDefault="00DF34E5" w:rsidP="008C36CB">
      <w:pPr>
        <w:spacing w:line="480" w:lineRule="auto"/>
        <w:rPr>
          <w:b/>
        </w:rPr>
      </w:pPr>
      <w:r w:rsidRPr="00AE71AE">
        <w:rPr>
          <w:b/>
        </w:rPr>
        <w:t>ABSTRACT</w:t>
      </w:r>
    </w:p>
    <w:p w14:paraId="17BAFA64" w14:textId="74450533" w:rsidR="00DF34E5" w:rsidRDefault="00DF34E5" w:rsidP="008C36CB">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 xml:space="preserve">to engineer both enzyme specificity and activity, however </w:t>
      </w:r>
      <w:r w:rsidR="00CC39BA">
        <w:t xml:space="preserve">the </w:t>
      </w:r>
      <w:r w:rsidR="00E84F51">
        <w:t>proportion</w:t>
      </w:r>
      <w:r w:rsidR="00CC39BA">
        <w:t xml:space="preserve"> of </w:t>
      </w:r>
      <w:r w:rsidR="00325684">
        <w:t xml:space="preserve">designed </w:t>
      </w:r>
      <w:r w:rsidR="00CC39BA">
        <w:t>mutants with</w:t>
      </w:r>
      <w:r w:rsidR="00325684">
        <w:t xml:space="preserve"> the</w:t>
      </w:r>
      <w:r w:rsidR="00CC39BA">
        <w:t xml:space="preserve"> intended function</w:t>
      </w:r>
      <w:r w:rsidR="00D92F42">
        <w:t xml:space="preserve"> </w:t>
      </w:r>
      <w:r w:rsidR="00CC39BA">
        <w:t xml:space="preserve">is </w:t>
      </w:r>
      <w:r w:rsidR="00325684">
        <w:t xml:space="preserve">often </w:t>
      </w:r>
      <w:r w:rsidR="00CC39BA">
        <w:t xml:space="preserve">less than </w:t>
      </w:r>
      <w:r w:rsidR="00D92F42">
        <w:t xml:space="preserve">ten percent. One potential reason for this is that </w:t>
      </w:r>
      <w:r>
        <w:t xml:space="preserve">current force-field based approaches are frequently trained using indirect measures of function rather than direct correlation to </w:t>
      </w:r>
      <w:r>
        <w:lastRenderedPageBreak/>
        <w:t>experimentally-determined functional effects</w:t>
      </w:r>
      <w:ins w:id="0" w:author="Alex" w:date="2015-05-20T20:36:00Z">
        <w:r w:rsidR="00850A66">
          <w:t xml:space="preserve"> of mutations</w:t>
        </w:r>
      </w:ins>
      <w:r>
        <w:t>. This is due to the lack of data</w:t>
      </w:r>
      <w:ins w:id="1" w:author="Alex" w:date="2015-05-20T20:36:00Z">
        <w:r w:rsidR="00850A66">
          <w:t xml:space="preserve"> </w:t>
        </w:r>
      </w:ins>
      <w:r>
        <w:t xml:space="preserve">sets for which a large panel of enzyme variants has been produced, purified, and kinetically characterized. Here we report the </w:t>
      </w:r>
      <w:r w:rsidR="004F15C1" w:rsidRPr="00AE71AE">
        <w:rPr>
          <w:i/>
        </w:rPr>
        <w:t>k</w:t>
      </w:r>
      <w:r w:rsidR="004F15C1" w:rsidRPr="00AE71AE">
        <w:rPr>
          <w:vertAlign w:val="subscript"/>
        </w:rPr>
        <w:t>cat</w:t>
      </w:r>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 modeled and calculated structural features</w:t>
      </w:r>
      <w:r>
        <w:t xml:space="preserve">. The </w:t>
      </w:r>
      <w:r w:rsidR="00325684">
        <w:t xml:space="preserve">generated </w:t>
      </w:r>
      <w:r>
        <w:t>dataset and analyses carried out in this study not only provide novel insight into how this enzyme functions, but provides a clear path forward for the improvement of computational enzyme redesign algorithms.</w:t>
      </w:r>
    </w:p>
    <w:p w14:paraId="30EC849B" w14:textId="77777777" w:rsidR="004F15C1" w:rsidRDefault="004F15C1" w:rsidP="008C36CB">
      <w:pPr>
        <w:spacing w:line="480" w:lineRule="auto"/>
      </w:pPr>
    </w:p>
    <w:p w14:paraId="7B248C4A" w14:textId="77777777" w:rsidR="00DF34E5" w:rsidRPr="004F15C1" w:rsidRDefault="00DF34E5" w:rsidP="008C36CB">
      <w:pPr>
        <w:spacing w:line="480" w:lineRule="auto"/>
        <w:rPr>
          <w:b/>
        </w:rPr>
      </w:pPr>
      <w:r w:rsidRPr="004F15C1">
        <w:rPr>
          <w:b/>
        </w:rPr>
        <w:t>INTRODUCTION</w:t>
      </w:r>
    </w:p>
    <w:p w14:paraId="4426FB67" w14:textId="56C7AF41" w:rsidR="00DF34E5" w:rsidRDefault="00DF34E5" w:rsidP="008C36CB">
      <w:pPr>
        <w:spacing w:line="480" w:lineRule="auto"/>
      </w:pPr>
      <w:r>
        <w:t>The ability to rationally reengineer enzyme function using computational approaches has the potential to enable rapid development of highly efficient and specific catalysts tailored for needs beyond those selected for during natural evolution.</w:t>
      </w:r>
      <w:r w:rsidR="00696E24">
        <w:fldChar w:fldCharType="begin"/>
      </w:r>
      <w:r w:rsidR="00696E24">
        <w:instrText xml:space="preserve"> ADDIN EN.CITE &lt;EndNote&gt;&lt;Cite&gt;&lt;Author&gt;Mak&lt;/Author&gt;&lt;Year&gt;2014&lt;/Year&gt;&lt;RecNum&gt;17&lt;/RecNum&gt;&lt;DisplayText&gt;&lt;style face="superscript"&gt;1&lt;/style&gt;&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696E24" w:rsidRPr="00696E24">
        <w:rPr>
          <w:noProof/>
          <w:vertAlign w:val="superscript"/>
        </w:rPr>
        <w:t>1</w:t>
      </w:r>
      <w:r w:rsidR="00696E24">
        <w:fldChar w:fldCharType="end"/>
      </w:r>
      <w:r>
        <w:t xml:space="preserve"> A growing route for engineering enzyme catalysts is the use of computational tools to evaluate potential mutations </w:t>
      </w:r>
      <w:r w:rsidRPr="00AA5F63">
        <w:rPr>
          <w:i/>
        </w:rPr>
        <w:t>in silico</w:t>
      </w:r>
      <w:r>
        <w:t xml:space="preserve"> prior to experimental characterization. Using the Rosetta Molecular Modeling Suite, reengineering of both specificity and chemistry has been accomplished.</w:t>
      </w:r>
      <w:r w:rsidR="00D704B6">
        <w:fldChar w:fldCharType="begin"/>
      </w:r>
      <w:r w:rsidR="00D704B6">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704B6">
        <w:fldChar w:fldCharType="separate"/>
      </w:r>
      <w:r w:rsidR="00D704B6" w:rsidRPr="00D704B6">
        <w:rPr>
          <w:noProof/>
          <w:vertAlign w:val="superscript"/>
        </w:rPr>
        <w:t>2</w:t>
      </w:r>
      <w:r w:rsidR="00D704B6">
        <w:fldChar w:fldCharType="end"/>
      </w:r>
      <w:r w:rsidR="00D704B6" w:rsidRPr="00D704B6">
        <w:rPr>
          <w:vertAlign w:val="superscript"/>
        </w:rPr>
        <w:t>,</w:t>
      </w:r>
      <w:r w:rsidR="00D704B6" w:rsidRPr="00D704B6">
        <w:rPr>
          <w:vertAlign w:val="superscript"/>
        </w:rPr>
        <w:fldChar w:fldCharType="begin"/>
      </w:r>
      <w:r w:rsidR="005352D3">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D704B6" w:rsidRPr="00D704B6">
        <w:rPr>
          <w:vertAlign w:val="superscript"/>
        </w:rPr>
        <w:fldChar w:fldCharType="separate"/>
      </w:r>
      <w:r w:rsidR="00D704B6" w:rsidRPr="00D704B6">
        <w:rPr>
          <w:noProof/>
          <w:vertAlign w:val="superscript"/>
        </w:rPr>
        <w:t>3</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D704B6" w:rsidRPr="00D704B6">
        <w:rPr>
          <w:vertAlign w:val="superscript"/>
        </w:rPr>
        <w:fldChar w:fldCharType="separate"/>
      </w:r>
      <w:r w:rsidR="00D704B6" w:rsidRPr="00D704B6">
        <w:rPr>
          <w:noProof/>
          <w:vertAlign w:val="superscript"/>
        </w:rPr>
        <w:t>4</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D704B6" w:rsidRPr="00D704B6">
        <w:rPr>
          <w:vertAlign w:val="superscript"/>
        </w:rPr>
        <w:fldChar w:fldCharType="separate"/>
      </w:r>
      <w:r w:rsidR="00D704B6" w:rsidRPr="00D704B6">
        <w:rPr>
          <w:noProof/>
          <w:vertAlign w:val="superscript"/>
        </w:rPr>
        <w:t>5</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D704B6" w:rsidRPr="00D704B6">
        <w:rPr>
          <w:vertAlign w:val="superscript"/>
        </w:rPr>
        <w:fldChar w:fldCharType="separate"/>
      </w:r>
      <w:r w:rsidR="00D704B6" w:rsidRPr="00D704B6">
        <w:rPr>
          <w:noProof/>
          <w:vertAlign w:val="superscript"/>
        </w:rPr>
        <w:t>6</w:t>
      </w:r>
      <w:r w:rsidR="00D704B6" w:rsidRPr="00D704B6">
        <w:rPr>
          <w:vertAlign w:val="superscript"/>
        </w:rPr>
        <w:fldChar w:fldCharType="end"/>
      </w:r>
      <w:r>
        <w:t xml:space="preserve"> However, using this force-field based approach only a relatively small number of all designs tested have the intended functiona</w:t>
      </w:r>
      <w:r w:rsidR="00AF585E">
        <w:t xml:space="preserve">l effect. </w:t>
      </w:r>
      <w:r>
        <w:t xml:space="preserve">Furthermore, there have been no reports evaluating the predictive power of the Rosetta Molecular Modeling Suite on the functional effects of enzyme mutations. Therefore efforts to both evaluate and improve the predictive </w:t>
      </w:r>
      <w:r>
        <w:lastRenderedPageBreak/>
        <w:t>power of this computationally inexpensive and widely accessible algorithm is of the utmost importance.</w:t>
      </w:r>
      <w:r w:rsidR="00AF585E">
        <w:t xml:space="preserve"> </w:t>
      </w:r>
    </w:p>
    <w:p w14:paraId="26877676" w14:textId="5290E4E9" w:rsidR="00DF34E5" w:rsidRDefault="00AF585E" w:rsidP="008C36CB">
      <w:pPr>
        <w:spacing w:line="480" w:lineRule="auto"/>
      </w:pPr>
      <w:r>
        <w:tab/>
      </w:r>
      <w:r w:rsidR="00ED003A">
        <w:t>The use of large datasets to train and evaluate force-field based algorithms for protein function has been previously validated in the context of protein thermostability. For example, the ProTherm database has over twenty thousand measured effects of mutations on thermostability, and serves as the gold standard for the development of numerous algorithms developed to predict effects of mutations on thermostability.</w:t>
      </w:r>
      <w:r w:rsidR="00ED003A" w:rsidRPr="00656029">
        <w:rPr>
          <w:vertAlign w:val="superscript"/>
        </w:rPr>
        <w:fldChar w:fldCharType="begin"/>
      </w:r>
      <w:r w:rsidR="00ED003A" w:rsidRPr="00656029">
        <w:rPr>
          <w:vertAlign w:val="superscript"/>
        </w:rPr>
        <w:instrText xml:space="preserve"> ADDIN EN.CITE &lt;EndNote&gt;&lt;Cite&gt;&lt;Author&gt;Kumar&lt;/Author&gt;&lt;Year&gt;2006&lt;/Year&gt;&lt;RecNum&gt;18&lt;/RecNum&gt;&lt;DisplayText&gt;&lt;style face="superscript"&gt;7&lt;/style&gt;&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ED003A" w:rsidRPr="00656029">
        <w:rPr>
          <w:vertAlign w:val="superscript"/>
        </w:rPr>
        <w:fldChar w:fldCharType="separate"/>
      </w:r>
      <w:r w:rsidR="00ED003A" w:rsidRPr="00656029">
        <w:rPr>
          <w:noProof/>
          <w:vertAlign w:val="superscript"/>
        </w:rPr>
        <w:t>7</w:t>
      </w:r>
      <w:r w:rsidR="00ED003A" w:rsidRPr="00656029">
        <w:rPr>
          <w:vertAlign w:val="superscript"/>
        </w:rPr>
        <w:fldChar w:fldCharType="end"/>
      </w:r>
      <w:r w:rsidR="00656029" w:rsidRPr="00656029">
        <w:rPr>
          <w:vertAlign w:val="superscript"/>
        </w:rPr>
        <w:t>,</w:t>
      </w:r>
      <w:r w:rsidR="00ED003A" w:rsidRPr="00656029">
        <w:rPr>
          <w:vertAlign w:val="superscript"/>
        </w:rPr>
        <w:fldChar w:fldCharType="begin"/>
      </w:r>
      <w:r w:rsidR="00ED003A" w:rsidRPr="00656029">
        <w:rPr>
          <w:vertAlign w:val="superscript"/>
        </w:rPr>
        <w:instrText xml:space="preserve"> ADDIN EN.CITE &lt;EndNote&gt;&lt;Cite&gt;&lt;Author&gt;Kellogg&lt;/Author&gt;&lt;Year&gt;2011&lt;/Year&gt;&lt;RecNum&gt;19&lt;/RecNum&gt;&lt;DisplayText&gt;&lt;style face="superscript"&gt;8&lt;/style&gt;&lt;/DisplayText&gt;&lt;record&gt;&lt;rec-number&gt;19&lt;/rec-number&gt;&lt;foreign-keys&gt;&lt;key app="EN" db-id="d22eawd51p0xrpezwr7vdtw2vasp9sx0w</w:instrText>
      </w:r>
      <w:r w:rsidR="00ED003A" w:rsidRPr="00656029">
        <w:rPr>
          <w:rFonts w:hint="eastAsia"/>
          <w:vertAlign w:val="superscript"/>
        </w:rPr>
        <w:instrText>25d" timestamp="1431380770"&gt;19&lt;/key&gt;&lt;/foreign-keys&gt;&lt;ref-type name="Journal Article"&gt;17&lt;/ref-type&gt;&lt;contributors&gt;&lt;authors&gt;&lt;author&gt;Kellogg, Elizabeth H&lt;/author&gt;&lt;author&gt;Leaver</w:instrText>
      </w:r>
      <w:r w:rsidR="00ED003A" w:rsidRPr="00656029">
        <w:rPr>
          <w:rFonts w:hint="eastAsia"/>
          <w:vertAlign w:val="superscript"/>
        </w:rPr>
        <w:instrText>‐</w:instrText>
      </w:r>
      <w:r w:rsidR="00ED003A" w:rsidRPr="00656029">
        <w:rPr>
          <w:rFonts w:hint="eastAsia"/>
          <w:vertAlign w:val="superscript"/>
        </w:rPr>
        <w:instrText>Fay, Andrew&lt;/author&gt;&lt;author&gt;Baker, David&lt;/author&gt;&lt;/authors&gt;&lt;/contributors&gt;&lt;titles&gt;&lt;title&gt;Role of conformational sampling in computing mutation</w:instrText>
      </w:r>
      <w:r w:rsidR="00ED003A" w:rsidRPr="00656029">
        <w:rPr>
          <w:rFonts w:hint="eastAsia"/>
          <w:vertAlign w:val="superscript"/>
        </w:rPr>
        <w:instrText>‐</w:instrText>
      </w:r>
      <w:r w:rsidR="00ED003A" w:rsidRPr="00656029">
        <w:rPr>
          <w:rFonts w:hint="eastAsia"/>
          <w:vertAlign w:val="superscript"/>
        </w:rPr>
        <w:instrText>induced changes in protein structure and stability&lt;/title&gt;&lt;secondary-title&gt;Proteins: Structure, Function, and Bioinformatics&lt;/secondary-title&gt;&lt;/titles&gt;&lt;periodical&gt;&lt;full-title&gt;Proteins: Structure,</w:instrText>
      </w:r>
      <w:r w:rsidR="00ED003A" w:rsidRPr="00656029">
        <w:rPr>
          <w:vertAlign w:val="superscript"/>
        </w:rPr>
        <w:instrText xml:space="preserve"> Function, and Bioinformatics&lt;/full-title&gt;&lt;/periodical&gt;&lt;pages&gt;830-838&lt;/pages&gt;&lt;volume&gt;79&lt;/volume&gt;&lt;number&gt;3&lt;/number&gt;&lt;dates&gt;&lt;year&gt;2011&lt;/year&gt;&lt;/dates&gt;&lt;isbn&gt;1097-0134&lt;/isbn&gt;&lt;urls&gt;&lt;/urls&gt;&lt;/record&gt;&lt;/Cite&gt;&lt;/EndNote&gt;</w:instrText>
      </w:r>
      <w:r w:rsidR="00ED003A" w:rsidRPr="00656029">
        <w:rPr>
          <w:vertAlign w:val="superscript"/>
        </w:rPr>
        <w:fldChar w:fldCharType="separate"/>
      </w:r>
      <w:r w:rsidR="00ED003A" w:rsidRPr="00656029">
        <w:rPr>
          <w:noProof/>
          <w:vertAlign w:val="superscript"/>
        </w:rPr>
        <w:t>8</w:t>
      </w:r>
      <w:r w:rsidR="00ED003A" w:rsidRPr="00656029">
        <w:rPr>
          <w:vertAlign w:val="superscript"/>
        </w:rPr>
        <w:fldChar w:fldCharType="end"/>
      </w:r>
      <w:r w:rsidR="00ED003A" w:rsidRPr="00656029">
        <w:rPr>
          <w:vertAlign w:val="superscript"/>
        </w:rPr>
        <w:t>,</w:t>
      </w:r>
      <w:r w:rsidR="00ED003A" w:rsidRPr="00656029">
        <w:rPr>
          <w:vertAlign w:val="superscript"/>
        </w:rPr>
        <w:fldChar w:fldCharType="begin"/>
      </w:r>
      <w:r w:rsidR="00ED003A" w:rsidRPr="00656029">
        <w:rPr>
          <w:vertAlign w:val="superscript"/>
        </w:rPr>
        <w:instrText xml:space="preserve"> ADDIN EN.CITE &lt;EndNote&gt;&lt;Cite&gt;&lt;Author&gt;Guerois&lt;/Author&gt;&lt;Year&gt;2002&lt;/Year&gt;&lt;RecNum&gt;25&lt;/RecNum&gt;&lt;DisplayText&gt;&lt;style face="superscript"&gt;9&lt;/style&gt;&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ED003A" w:rsidRPr="00656029">
        <w:rPr>
          <w:vertAlign w:val="superscript"/>
        </w:rPr>
        <w:fldChar w:fldCharType="separate"/>
      </w:r>
      <w:r w:rsidR="00ED003A" w:rsidRPr="00656029">
        <w:rPr>
          <w:noProof/>
          <w:vertAlign w:val="superscript"/>
        </w:rPr>
        <w:t>9</w:t>
      </w:r>
      <w:r w:rsidR="00ED003A" w:rsidRPr="00656029">
        <w:rPr>
          <w:vertAlign w:val="superscript"/>
        </w:rPr>
        <w:fldChar w:fldCharType="end"/>
      </w:r>
      <w:r w:rsidR="00ED003A">
        <w:t xml:space="preserve"> Current algorithms for protein redesign are not directly trained on experimentally measured effects, but rather indirect measures such as sequence recovery (</w:t>
      </w:r>
      <w:r w:rsidR="00ED003A" w:rsidRPr="00AF585E">
        <w:rPr>
          <w:i/>
        </w:rPr>
        <w:t>i.e.</w:t>
      </w:r>
      <w:r w:rsidR="00ED003A">
        <w:t xml:space="preserve"> the ability to recapitulate a known active site after running a design simulation). This is likely because there are no reported datasets of kinetically characterized enzyme mutants that encompass a wide dynamic range of activity and contain enough independent data points to enable training and cross-validation of algorithms.</w:t>
      </w:r>
    </w:p>
    <w:p w14:paraId="35D850C1" w14:textId="3E0058B1" w:rsidR="00DF34E5" w:rsidRDefault="00C52DCD" w:rsidP="008C36CB">
      <w:pPr>
        <w:spacing w:line="480" w:lineRule="auto"/>
      </w:pPr>
      <w:r>
        <w:tab/>
      </w:r>
      <w:r w:rsidR="00DF34E5">
        <w:t>Here, we take the first key step towards developing a data set of enzyme mutants with measured effects on kinetic constants (</w:t>
      </w:r>
      <w:r w:rsidR="00DF34E5" w:rsidRPr="00C52DCD">
        <w:rPr>
          <w:i/>
        </w:rPr>
        <w:t>i.e.</w:t>
      </w:r>
      <w:r w:rsidR="00DF34E5">
        <w:t xml:space="preserve"> </w:t>
      </w:r>
      <w:r w:rsidR="004F15C1" w:rsidRPr="00AE71AE">
        <w:rPr>
          <w:i/>
        </w:rPr>
        <w:t>k</w:t>
      </w:r>
      <w:r w:rsidR="004F15C1" w:rsidRPr="00AE71AE">
        <w:rPr>
          <w:vertAlign w:val="subscript"/>
        </w:rPr>
        <w:t>cat</w:t>
      </w:r>
      <w:r w:rsidR="004F15C1">
        <w:t xml:space="preserve"> and K</w:t>
      </w:r>
      <w:r w:rsidR="004F15C1" w:rsidRPr="004F15C1">
        <w:rPr>
          <w:vertAlign w:val="subscript"/>
        </w:rPr>
        <w:t>M</w:t>
      </w:r>
      <w:r w:rsidR="00DF34E5">
        <w:t>) that is both large enough and has a wide enough dynamic range to enable training of computational protein design algorithms. The initial enzyme of focus is a family 1 glycoside hydrolase</w:t>
      </w:r>
      <w:r w:rsidR="00AD3EB3">
        <w:t>: ß</w:t>
      </w:r>
      <w:r w:rsidR="00DF34E5">
        <w:t xml:space="preserve">-glucosidase B </w:t>
      </w:r>
      <w:r w:rsidR="00AD3EB3">
        <w:t xml:space="preserve">(BglB) </w:t>
      </w:r>
      <w:r w:rsidR="00DF34E5">
        <w:t xml:space="preserve">from </w:t>
      </w:r>
      <w:r w:rsidR="00DF34E5" w:rsidRPr="00AD3EB3">
        <w:rPr>
          <w:i/>
        </w:rPr>
        <w:t>Paenibacillus polymyxa</w:t>
      </w:r>
      <w:r w:rsidR="00DF34E5">
        <w:t>. The family 1 glycoside hydrolases have been the subject of numerous structural and kinetic studies due to their importance as the penultimate step in cellular</w:t>
      </w:r>
      <w:r w:rsidR="00E95C64">
        <w:t xml:space="preserve"> ligno-cellulose utilization.</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r w:rsidR="00DE3799">
        <w:fldChar w:fldCharType="end"/>
      </w:r>
      <w:r w:rsidR="00DF34E5">
        <w:t xml:space="preserve"> An X-ray crystal structure of BglB indicates that </w:t>
      </w:r>
      <w:r w:rsidR="00BB2E28">
        <w:t xml:space="preserve">it </w:t>
      </w:r>
      <w:r w:rsidR="00DF34E5">
        <w:t xml:space="preserve">follows a classical Koshland double-displacement mechanism in which E353 performs a </w:t>
      </w:r>
      <w:r w:rsidR="00DE3799">
        <w:t>nucleo</w:t>
      </w:r>
      <w:r w:rsidR="00DF34E5">
        <w:t xml:space="preserve">philic </w:t>
      </w:r>
      <w:r w:rsidR="00DF34E5">
        <w:lastRenderedPageBreak/>
        <w:t>attack on the anomeric carbon of the substrate’s glucose moiety. The leaving group is protonated by E164. A third active site residue, Y295, orients E353 for catalysis</w:t>
      </w:r>
      <w:r w:rsidR="00DE3799">
        <w:t xml:space="preserve"> with a hydrogen bond.</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r w:rsidR="00DE3799">
        <w:fldChar w:fldCharType="end"/>
      </w:r>
      <w:r w:rsidR="00DE3799">
        <w:t xml:space="preserve"> </w:t>
      </w:r>
      <w:r w:rsidR="00DF34E5">
        <w:t xml:space="preserve">The protein structure and reaction scheme are provided in Figure 1. </w:t>
      </w:r>
    </w:p>
    <w:p w14:paraId="469EC551" w14:textId="724D0A6F" w:rsidR="00DF34E5" w:rsidRDefault="00DE3799" w:rsidP="008C36CB">
      <w:pPr>
        <w:spacing w:line="480" w:lineRule="auto"/>
      </w:pPr>
      <w:r>
        <w:tab/>
      </w:r>
      <w:r w:rsidR="00DF34E5">
        <w:t xml:space="preserve">In this study we report the largest data set of its kind, in which 104 mutants of BglB are produced, purified, and </w:t>
      </w:r>
      <w:r w:rsidR="004A52E3">
        <w:t>kinetically characterized (</w:t>
      </w:r>
      <w:r w:rsidR="004A52E3">
        <w:rPr>
          <w:i/>
        </w:rPr>
        <w:t xml:space="preserve">i.e., </w:t>
      </w:r>
      <w:r w:rsidR="004A52E3">
        <w:t xml:space="preserve">kinetic constants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K</w:t>
      </w:r>
      <w:r w:rsidR="00BB2E28">
        <w:rPr>
          <w:vertAlign w:val="subscript"/>
        </w:rPr>
        <w:t>i</w:t>
      </w:r>
      <w:r w:rsidR="004A52E3">
        <w:t xml:space="preserve"> measured) </w:t>
      </w:r>
      <w:r w:rsidR="00DF34E5">
        <w:t xml:space="preserve">using the reporter substrate </w:t>
      </w:r>
      <w:r w:rsidR="00DF34E5" w:rsidRPr="004A52E3">
        <w:rPr>
          <w:i/>
        </w:rPr>
        <w:t>p</w:t>
      </w:r>
      <w:r w:rsidR="00DF34E5">
        <w:t>-nitrophenyl-ß-D-glucoside (pNPG). The production of this dataset revealed several mutations to non-catalytic residues (</w:t>
      </w:r>
      <w:r w:rsidR="00DF34E5" w:rsidRPr="0073693D">
        <w:rPr>
          <w:i/>
        </w:rPr>
        <w:t>i.e.</w:t>
      </w:r>
      <w:r w:rsidR="00DF34E5">
        <w:t xml:space="preserv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using </w:t>
      </w:r>
      <w:r w:rsidR="00CC39BA">
        <w:t xml:space="preserve">readily calculated </w:t>
      </w:r>
      <w:r w:rsidR="00DF34E5">
        <w:t>metrics derived from force-field based molecular modeling. Finally, we illustrate how machine learning can be used to 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8C36CB">
      <w:pPr>
        <w:spacing w:line="480" w:lineRule="auto"/>
      </w:pPr>
      <w:r>
        <w:t xml:space="preserve"> </w:t>
      </w:r>
    </w:p>
    <w:p w14:paraId="507BD9B9" w14:textId="77777777" w:rsidR="00DF34E5" w:rsidRPr="005815CD" w:rsidRDefault="00DF34E5" w:rsidP="008C36CB">
      <w:pPr>
        <w:spacing w:line="480" w:lineRule="auto"/>
        <w:rPr>
          <w:b/>
        </w:rPr>
      </w:pPr>
      <w:r w:rsidRPr="005815CD">
        <w:rPr>
          <w:b/>
        </w:rPr>
        <w:t xml:space="preserve">RESULTS </w:t>
      </w:r>
    </w:p>
    <w:p w14:paraId="3A5C7C5A" w14:textId="77777777" w:rsidR="00DF34E5" w:rsidRPr="005815CD" w:rsidRDefault="00DF34E5" w:rsidP="008C36CB">
      <w:pPr>
        <w:spacing w:line="480" w:lineRule="auto"/>
        <w:rPr>
          <w:b/>
        </w:rPr>
      </w:pPr>
      <w:r w:rsidRPr="005815CD">
        <w:rPr>
          <w:b/>
        </w:rPr>
        <w:t>Computationally-directed engineering of BglB</w:t>
      </w:r>
    </w:p>
    <w:p w14:paraId="091B62FD" w14:textId="2368ECFC" w:rsidR="00DF34E5" w:rsidRDefault="00DF34E5" w:rsidP="008C36CB">
      <w:pPr>
        <w:spacing w:line="480" w:lineRule="auto"/>
      </w:pPr>
      <w:r>
        <w:t xml:space="preserve">The crystal structure (PDB 2JIE) of recombinant BglB </w:t>
      </w:r>
      <w:r w:rsidR="00C93127">
        <w:t xml:space="preserve">in complex </w:t>
      </w:r>
      <w:r>
        <w:t xml:space="preserve">with the substrate analog 2-deoxy-2-fluoro-alpha-D-glucopyranose was used to identify the substrate </w:t>
      </w:r>
      <w:r>
        <w:lastRenderedPageBreak/>
        <w:t>binding pocket and the catalytic residues. To generate a molecular model approximating the first proposed transition state for the hydrolysis of pNPG, an S</w:t>
      </w:r>
      <w:r w:rsidRPr="009C31AA">
        <w:rPr>
          <w:vertAlign w:val="subscript"/>
        </w:rPr>
        <w:t>N</w:t>
      </w:r>
      <w:r>
        <w:t>2-like transition state was built and minimized in Spartan based on a 3D conformer of PubChem CID 92930. Functional constraints were used to define catalytic distances, angles, and dihedrals between pNPG, the acid-base E164, the nucleophile E353, and Y295, which is proposed to stabilize the nucleophilic glutamate. The angle between the attacking oxygen from E353, the anomeric carbon, and the phenolic oxygen was constrained to 180˚, in accordance with an S</w:t>
      </w:r>
      <w:r w:rsidRPr="00EB4AF5">
        <w:rPr>
          <w:vertAlign w:val="subscript"/>
        </w:rPr>
        <w:t>N</w:t>
      </w:r>
      <w:r>
        <w:t>2-like mechanism</w:t>
      </w:r>
      <w:r w:rsidR="005352D3">
        <w:t>.</w:t>
      </w:r>
      <w:r w:rsidR="005352D3">
        <w:fldChar w:fldCharType="begin"/>
      </w:r>
      <w:r w:rsidR="005352D3">
        <w:instrText xml:space="preserve"> ADDIN EN.CITE &lt;EndNote&gt;&lt;Cite&gt;&lt;Author&gt;Rye&lt;/Author&gt;&lt;Year&gt;2000&lt;/Year&gt;&lt;RecNum&gt;32&lt;/RecNum&gt;&lt;DisplayText&gt;&lt;style face="superscript"&gt;11&lt;/style&gt;&lt;/DisplayText&gt;&lt;record&gt;&lt;rec-number&gt;32&lt;/rec-number&gt;&lt;foreign-keys&gt;&lt;key app="EN" db-id="d22eawd51p0xrpezwr7vdtw2vasp9sx0w25d" timestamp="1431991483"&gt;32&lt;/key&gt;&lt;/foreign-keys&gt;&lt;ref-type name="Journal Article"&gt;17&lt;/ref-type&gt;&lt;contributors&gt;&lt;authors&gt;&lt;author&gt;Rye, Carl S&lt;/author&gt;&lt;author&gt;Withers, Stephen G&lt;/author&gt;&lt;/authors&gt;&lt;/contributors&gt;&lt;titles&gt;&lt;title&gt;Glycosidase mechanisms&lt;/title&gt;&lt;secondary-title&gt;Current opinion in chemical biology&lt;/secondary-title&gt;&lt;/titles&gt;&lt;periodical&gt;&lt;full-title&gt;Current opinion in chemical biology&lt;/full-title&gt;&lt;/periodical&gt;&lt;pages&gt;573-580&lt;/pages&gt;&lt;volume&gt;4&lt;/volume&gt;&lt;number&gt;5&lt;/number&gt;&lt;dates&gt;&lt;year&gt;2000&lt;/year&gt;&lt;/dates&gt;&lt;isbn&gt;1367-5931&lt;/isbn&gt;&lt;urls&gt;&lt;/urls&gt;&lt;/record&gt;&lt;/Cite&gt;&lt;/EndNote&gt;</w:instrText>
      </w:r>
      <w:r w:rsidR="005352D3">
        <w:fldChar w:fldCharType="separate"/>
      </w:r>
      <w:r w:rsidR="005352D3" w:rsidRPr="005352D3">
        <w:rPr>
          <w:noProof/>
          <w:vertAlign w:val="superscript"/>
        </w:rPr>
        <w:t>11</w:t>
      </w:r>
      <w:r w:rsidR="005352D3">
        <w:fldChar w:fldCharType="end"/>
      </w:r>
      <w:r>
        <w:t xml:space="preserve"> </w:t>
      </w:r>
    </w:p>
    <w:p w14:paraId="7AB132AA" w14:textId="0B58442F" w:rsidR="00DF34E5" w:rsidRDefault="00DF34E5" w:rsidP="008C36CB">
      <w:pPr>
        <w:spacing w:line="480" w:lineRule="auto"/>
      </w:pPr>
      <w:r>
        <w:tab/>
        <w:t xml:space="preserve">Two approaches were used to establish a set of mutants to generate and kinetically characterize. The first approach </w:t>
      </w:r>
      <w:r w:rsidR="00C93127">
        <w:t>used</w:t>
      </w:r>
      <w:r>
        <w:t xml:space="preserve"> systematic alanine scan of the BglB active site where each residue within 12 Å of the ligand in our model was individually mutated to alanine. In the second approach, mutations predicted to be compatible with the modeled pNPG transition state in BglB structure were selected through the program Foldit, a graphical user interface to the Rosetta Molecular Modeling Suite</w:t>
      </w:r>
      <w:r w:rsidR="002A23EA">
        <w:t>.</w:t>
      </w:r>
      <w:r w:rsidR="002A23EA" w:rsidRPr="002A23EA">
        <w:rPr>
          <w:vertAlign w:val="superscript"/>
        </w:rPr>
        <w:fldChar w:fldCharType="begin"/>
      </w:r>
      <w:r w:rsidR="002A23EA" w:rsidRPr="002A23EA">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2A23EA" w:rsidRPr="002A23EA">
        <w:rPr>
          <w:vertAlign w:val="superscript"/>
        </w:rPr>
        <w:fldChar w:fldCharType="separate"/>
      </w:r>
      <w:r w:rsidR="002A23EA" w:rsidRPr="002A23EA">
        <w:rPr>
          <w:noProof/>
          <w:vertAlign w:val="superscript"/>
        </w:rPr>
        <w:t>4</w:t>
      </w:r>
      <w:r w:rsidR="002A23EA" w:rsidRPr="002A23EA">
        <w:rPr>
          <w:vertAlign w:val="superscript"/>
        </w:rPr>
        <w:fldChar w:fldCharType="end"/>
      </w:r>
      <w:r w:rsidR="002A23EA" w:rsidRPr="002A23EA">
        <w:rPr>
          <w:vertAlign w:val="superscript"/>
        </w:rPr>
        <w:t>,</w:t>
      </w:r>
      <w:r w:rsidR="002A23EA" w:rsidRPr="002A23EA">
        <w:rPr>
          <w:vertAlign w:val="superscript"/>
        </w:rPr>
        <w:fldChar w:fldCharType="begin"/>
      </w:r>
      <w:r w:rsidR="005352D3">
        <w:rPr>
          <w:vertAlign w:val="superscript"/>
        </w:rPr>
        <w:instrText xml:space="preserve"> ADDIN EN.CITE &lt;EndNote&gt;&lt;Cite&gt;&lt;Author&gt;Wu&lt;/Author&gt;&lt;Year&gt;2011&lt;/Year&gt;&lt;RecNum&gt;21&lt;/RecNum&gt;&lt;DisplayText&gt;&lt;style face="superscript"&gt;12&lt;/style&gt;&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2A23EA">
        <w:rPr>
          <w:vertAlign w:val="superscript"/>
        </w:rPr>
        <w:fldChar w:fldCharType="separate"/>
      </w:r>
      <w:r w:rsidR="005352D3">
        <w:rPr>
          <w:noProof/>
          <w:vertAlign w:val="superscript"/>
        </w:rPr>
        <w:t>12</w:t>
      </w:r>
      <w:r w:rsidR="002A23EA" w:rsidRPr="002A23EA">
        <w:rPr>
          <w:vertAlign w:val="superscript"/>
        </w:rPr>
        <w:fldChar w:fldCharType="end"/>
      </w:r>
      <w:r>
        <w:t xml:space="preserve"> Mutations were modeled and scored in Foldit and a selection of mutations that were either favorable or did not increase the energy of the overall system by greater than 5 Rosetta energy units were chosen to synthesize and experimentally characterize. Figure 1A illustrates the positions in the protein where mutations were introduced, and a full list of mutations selected is listed in Supplemental Table 1. A total of 69 positions were covered over the 104 mutants made. </w:t>
      </w:r>
    </w:p>
    <w:p w14:paraId="7AF18AC8" w14:textId="77777777" w:rsidR="00DF34E5" w:rsidRDefault="00DF34E5" w:rsidP="008C36CB">
      <w:pPr>
        <w:spacing w:line="480" w:lineRule="auto"/>
      </w:pPr>
    </w:p>
    <w:p w14:paraId="1F661192" w14:textId="77777777" w:rsidR="00DF34E5" w:rsidRPr="009F55F8" w:rsidRDefault="00DF34E5" w:rsidP="008C36CB">
      <w:pPr>
        <w:spacing w:line="480" w:lineRule="auto"/>
        <w:rPr>
          <w:b/>
        </w:rPr>
      </w:pPr>
      <w:r w:rsidRPr="009F55F8">
        <w:rPr>
          <w:b/>
        </w:rPr>
        <w:t>Protein production and purification</w:t>
      </w:r>
    </w:p>
    <w:p w14:paraId="29BCCBB5" w14:textId="3DBF7AE7" w:rsidR="00DF34E5" w:rsidRDefault="00DF34E5" w:rsidP="008C36CB">
      <w:pPr>
        <w:spacing w:line="480" w:lineRule="auto"/>
      </w:pPr>
      <w:r>
        <w:lastRenderedPageBreak/>
        <w:t>Each of the 104 mutants was made via Kunkel mutagenesis</w:t>
      </w:r>
      <w:r w:rsidR="009F55F8">
        <w:fldChar w:fldCharType="begin"/>
      </w:r>
      <w:r w:rsidR="005352D3">
        <w:instrText xml:space="preserve"> ADDIN EN.CITE &lt;EndNote&gt;&lt;Cite&gt;&lt;Author&gt;Kunkel&lt;/Author&gt;&lt;Year&gt;1985&lt;/Year&gt;&lt;RecNum&gt;1&lt;/RecNum&gt;&lt;DisplayText&gt;&lt;style face="superscript"&gt;13&lt;/style&gt;&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5352D3" w:rsidRPr="005352D3">
        <w:rPr>
          <w:noProof/>
          <w:vertAlign w:val="superscript"/>
        </w:rPr>
        <w:t>13</w:t>
      </w:r>
      <w:r w:rsidR="009F55F8">
        <w:fldChar w:fldCharType="end"/>
      </w:r>
      <w:r>
        <w:t xml:space="preserve"> using the Transcriptic cloud laboratory platform and sequence-verified. </w:t>
      </w:r>
      <w:r w:rsidR="00325684">
        <w:t>P</w:t>
      </w:r>
      <w:r>
        <w:t>lasmids</w:t>
      </w:r>
      <w:r w:rsidR="00325684">
        <w:t xml:space="preserve"> containing the mutant genes</w:t>
      </w:r>
      <w:r>
        <w:t xml:space="preserve"> were transformed into </w:t>
      </w:r>
      <w:r w:rsidRPr="009F55F8">
        <w:rPr>
          <w:i/>
        </w:rPr>
        <w:t>Escherichia coli</w:t>
      </w:r>
      <w:r>
        <w:t xml:space="preserve"> BL21(DE3),</w:t>
      </w:r>
      <w:r w:rsidR="00734744">
        <w:t xml:space="preserve"> 5 mL</w:t>
      </w:r>
      <w:r>
        <w:t xml:space="preserve"> </w:t>
      </w:r>
      <w:r w:rsidR="00734744">
        <w:t xml:space="preserve">cultures grown </w:t>
      </w:r>
      <w:r w:rsidR="00CB112C">
        <w:t xml:space="preserve">in Terrific Broth </w:t>
      </w:r>
      <w:r w:rsidR="00734744">
        <w:t xml:space="preserve">and </w:t>
      </w:r>
      <w:r w:rsidR="00CB112C">
        <w:t>expression induced</w:t>
      </w:r>
      <w:r w:rsidR="00734744">
        <w:t xml:space="preserve"> with IPTG</w:t>
      </w:r>
      <w:r w:rsidR="00CB112C">
        <w:t>.</w:t>
      </w:r>
      <w:r w:rsidR="00D611EC">
        <w:t xml:space="preserve"> </w:t>
      </w:r>
      <w:r w:rsidR="00CB112C">
        <w:t>P</w:t>
      </w:r>
      <w:r w:rsidR="00734744">
        <w:t xml:space="preserve">roteins </w:t>
      </w:r>
      <w:r>
        <w:t>purified via immobilized metal affinity chromatography</w:t>
      </w:r>
      <w:r w:rsidR="00734744">
        <w:t xml:space="preserve"> </w:t>
      </w:r>
      <w:r w:rsidR="00CB112C">
        <w:t xml:space="preserve">and eluted </w:t>
      </w:r>
      <w:r w:rsidR="00734744">
        <w:t>i</w:t>
      </w:r>
      <w:r w:rsidR="00B61AAC">
        <w:t>n 200 µL</w:t>
      </w:r>
      <w:r w:rsidR="00734744">
        <w:t xml:space="preserve"> buffer, as described in detail in the Supplemental Methods.</w:t>
      </w:r>
      <w:r>
        <w:t xml:space="preserve"> </w:t>
      </w:r>
      <w:r w:rsidR="00CB112C">
        <w:t>The a</w:t>
      </w:r>
      <w:r w:rsidR="004A477D">
        <w:t>bsorbance</w:t>
      </w:r>
      <w:r w:rsidR="00031D61">
        <w:t xml:space="preserve"> at</w:t>
      </w:r>
      <w:r w:rsidR="00734744">
        <w:t xml:space="preserve"> </w:t>
      </w:r>
      <w:r>
        <w:t>280 nm</w:t>
      </w:r>
      <w:r w:rsidR="00CB112C">
        <w:t xml:space="preserve"> of eluted protein</w:t>
      </w:r>
      <w:r>
        <w:t xml:space="preserve"> was used to quantify protein yield and SDS-PAGE was used to evaluate purity. All proteins used in this study were greater than </w:t>
      </w:r>
      <w:r w:rsidR="00BB2E28">
        <w:t>8</w:t>
      </w:r>
      <w:r>
        <w:t xml:space="preserve">0% pure, and fresh resin was used for each mutant to prevent wild type contamination. </w:t>
      </w:r>
    </w:p>
    <w:p w14:paraId="4ADFA509" w14:textId="5A728604" w:rsidR="00DF34E5" w:rsidRDefault="00DF34E5" w:rsidP="008C36CB">
      <w:pPr>
        <w:spacing w:line="480" w:lineRule="auto"/>
      </w:pPr>
      <w:r>
        <w:tab/>
        <w:t xml:space="preserve">A total of ten biological replicates of the native BglB were used to assess expression and purification. The average </w:t>
      </w:r>
      <w:r w:rsidR="00CC39BA">
        <w:t xml:space="preserve">concentration of proteins after purification was </w:t>
      </w:r>
      <w:r>
        <w:t xml:space="preserve">found to be 1.2 ± 0.4 mg/mL. Of the 104 mutants synthesized, 90 express and purify as soluble protein (Figure 2). The </w:t>
      </w:r>
      <w:r w:rsidR="00CC39BA">
        <w:t xml:space="preserve">final concentrations </w:t>
      </w:r>
      <w:r>
        <w:t xml:space="preserve">for all 104 mutants </w:t>
      </w:r>
      <w:r w:rsidR="00B95A22">
        <w:t>are included in</w:t>
      </w:r>
      <w:r>
        <w:t xml:space="preserve"> </w:t>
      </w:r>
      <w:r w:rsidR="00B95A22">
        <w:t>Supplemental Table 1</w:t>
      </w:r>
      <w:r>
        <w:t xml:space="preserve">. Greater than 35% maintained the yields obtained for native BglB, and 15% </w:t>
      </w:r>
      <w:r w:rsidR="00CC39BA">
        <w:t xml:space="preserve">did </w:t>
      </w:r>
      <w:r>
        <w:t>not express and purif</w:t>
      </w:r>
      <w:r w:rsidR="00CC39BA">
        <w:t>y</w:t>
      </w:r>
      <w:r>
        <w:t xml:space="preserve"> as a soluble protein above our limit of detection</w:t>
      </w:r>
      <w:r w:rsidR="00CC39BA">
        <w:t xml:space="preserve"> (0.1 mg/mL) for protein yield after purification</w:t>
      </w:r>
      <w:r>
        <w:t xml:space="preserve"> based on A</w:t>
      </w:r>
      <w:r w:rsidRPr="0073693D">
        <w:rPr>
          <w:vertAlign w:val="subscript"/>
        </w:rPr>
        <w:t>280</w:t>
      </w:r>
      <w:r>
        <w:t xml:space="preserve"> and SDS-PAGE.</w:t>
      </w:r>
    </w:p>
    <w:p w14:paraId="00CB32A6" w14:textId="77777777" w:rsidR="00DF34E5" w:rsidRDefault="00DF34E5" w:rsidP="008C36CB">
      <w:pPr>
        <w:spacing w:line="480" w:lineRule="auto"/>
      </w:pPr>
    </w:p>
    <w:p w14:paraId="0E62BEC2" w14:textId="77777777" w:rsidR="00DF34E5" w:rsidRPr="006314A2" w:rsidRDefault="00DF34E5" w:rsidP="008C36CB">
      <w:pPr>
        <w:spacing w:line="480" w:lineRule="auto"/>
        <w:rPr>
          <w:b/>
        </w:rPr>
      </w:pPr>
      <w:r w:rsidRPr="006314A2">
        <w:rPr>
          <w:b/>
        </w:rPr>
        <w:t>Kinetic characterization of mutants</w:t>
      </w:r>
    </w:p>
    <w:p w14:paraId="7D3CD1A5" w14:textId="75DAB779" w:rsidR="00DF34E5" w:rsidRDefault="00DF34E5" w:rsidP="008C36CB">
      <w:pPr>
        <w:spacing w:line="480" w:lineRule="auto"/>
      </w:pPr>
      <w:r>
        <w:t xml:space="preserve">Michaelis-Menten kinetic constants for each of the 104 mutants were determined using the colorimetric assay of pNPG hydrolysis and </w:t>
      </w:r>
      <w:r w:rsidR="00CC39BA">
        <w:t xml:space="preserve">the results </w:t>
      </w:r>
      <w:r>
        <w:t xml:space="preserve">are represented as a heatmap in Figure 2. Ten biological replicates of the wild type enzyme </w:t>
      </w:r>
      <w:r w:rsidR="002C6335">
        <w:t xml:space="preserve">have </w:t>
      </w:r>
      <w:r>
        <w:t xml:space="preserve">an average </w:t>
      </w:r>
      <w:r w:rsidR="004F15C1" w:rsidRPr="00AE71AE">
        <w:rPr>
          <w:i/>
        </w:rPr>
        <w:t>k</w:t>
      </w:r>
      <w:r w:rsidR="004F15C1" w:rsidRPr="00AE71AE">
        <w:rPr>
          <w:vertAlign w:val="subscript"/>
        </w:rPr>
        <w:t>cat</w:t>
      </w:r>
      <w:r>
        <w:t xml:space="preserve"> of 880 ± 10 min</w:t>
      </w:r>
      <w:r w:rsidRPr="00D73DA9">
        <w:rPr>
          <w:vertAlign w:val="superscript"/>
        </w:rPr>
        <w:t>–1</w:t>
      </w:r>
      <w:r>
        <w:t xml:space="preserve">, </w:t>
      </w:r>
      <w:r w:rsidR="004F15C1">
        <w:t>K</w:t>
      </w:r>
      <w:r w:rsidR="004F15C1" w:rsidRPr="004F15C1">
        <w:rPr>
          <w:vertAlign w:val="subscript"/>
        </w:rPr>
        <w:t>M</w:t>
      </w:r>
      <w:r>
        <w:t xml:space="preserve"> of 5 ± 0.2 mM,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w:t>
      </w:r>
      <w:r>
        <w:lastRenderedPageBreak/>
        <w:t>min</w:t>
      </w:r>
      <w:r w:rsidR="00D73DA9" w:rsidRPr="00D73DA9">
        <w:rPr>
          <w:vertAlign w:val="superscript"/>
        </w:rPr>
        <w:t>–1</w:t>
      </w:r>
      <w:r>
        <w:t>. To determine kinetic constants, observed rates at 8 substrate concentrations were fit to the Michaelis-Menten equation</w:t>
      </w:r>
      <w:r w:rsidR="00CC39BA">
        <w:t xml:space="preserve">. If no clear saturation was observed then a linear equation was used to determine </w:t>
      </w:r>
      <w:r w:rsidR="00CC39BA" w:rsidRPr="00AE71AE">
        <w:rPr>
          <w:i/>
        </w:rPr>
        <w:t>k</w:t>
      </w:r>
      <w:r w:rsidR="00CC39BA" w:rsidRPr="00AE71AE">
        <w:rPr>
          <w:vertAlign w:val="subscript"/>
        </w:rPr>
        <w:t>cat</w:t>
      </w:r>
      <w:r w:rsidR="00CC39BA">
        <w:t>/K</w:t>
      </w:r>
      <w:r w:rsidR="00CC39BA" w:rsidRPr="004F15C1">
        <w:rPr>
          <w:vertAlign w:val="subscript"/>
        </w:rPr>
        <w:t>M</w:t>
      </w:r>
      <w:r>
        <w:t>. Experimentally measured kinetic constants</w:t>
      </w:r>
      <w:r w:rsidR="005625F4">
        <w:t xml:space="preserve"> </w:t>
      </w:r>
      <w:r w:rsidR="00AE4269">
        <w:t>and nonlinear regression analysi</w:t>
      </w:r>
      <w:r w:rsidR="005625F4">
        <w:t>s</w:t>
      </w:r>
      <w:r>
        <w:t xml:space="preserve"> for each mutant can </w:t>
      </w:r>
      <w:r w:rsidR="00C37BC1">
        <w:t>be found in Supplemental Table 1</w:t>
      </w:r>
      <w:r>
        <w:t xml:space="preserve">. </w:t>
      </w:r>
    </w:p>
    <w:p w14:paraId="2143A2FD" w14:textId="117B3F27" w:rsidR="00DF34E5" w:rsidRDefault="00DF34E5" w:rsidP="008C36CB">
      <w:pPr>
        <w:spacing w:line="480" w:lineRule="auto"/>
      </w:pPr>
      <w:r>
        <w:tab/>
        <w:t xml:space="preserve">Based on the maximum concentration of enzyme used in our assays and colorimetric absorbance changes at the highest substrate concentration used, we estimate our limit of detection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to be 10 M</w:t>
      </w:r>
      <w:r w:rsidRPr="00BA6497">
        <w:rPr>
          <w:vertAlign w:val="superscript"/>
        </w:rPr>
        <w:t>-1</w:t>
      </w:r>
      <w:r>
        <w:t>min</w:t>
      </w:r>
      <w:r w:rsidR="00BA6497" w:rsidRPr="00BA6497">
        <w:rPr>
          <w:vertAlign w:val="superscript"/>
        </w:rPr>
        <w:t>-1</w:t>
      </w:r>
      <w:r>
        <w:t>. Of the 90 solubly purified mutants, 6 are below the limit of detection. The highest catalytic efficiency observed is 56</w:t>
      </w:r>
      <w:r w:rsidR="00190869">
        <w:t>0,000</w:t>
      </w:r>
      <w:r>
        <w:t xml:space="preserve"> M</w:t>
      </w:r>
      <w:r w:rsidR="00BA6497" w:rsidRPr="00BA6497">
        <w:rPr>
          <w:vertAlign w:val="superscript"/>
        </w:rPr>
        <w:t>-1</w:t>
      </w:r>
      <w:r>
        <w:t>min</w:t>
      </w:r>
      <w:r w:rsidR="00BA6497" w:rsidRPr="00BA6497">
        <w:rPr>
          <w:vertAlign w:val="superscript"/>
        </w:rPr>
        <w:t>-1</w:t>
      </w:r>
      <w:r>
        <w:t xml:space="preserve"> for mutation R240A. In addition, while no substrate inhibition is observed for the wild type BglB, four mutants exhibit measurable substrate inhibit</w:t>
      </w:r>
      <w:r w:rsidR="001F1063">
        <w:t>ion (the inhibition parameter K</w:t>
      </w:r>
      <w:r w:rsidR="00BB2E28">
        <w:rPr>
          <w:vertAlign w:val="subscript"/>
        </w:rPr>
        <w:t>i</w:t>
      </w:r>
      <w:r>
        <w:t xml:space="preserve"> for these mutants is </w:t>
      </w:r>
      <w:r w:rsidR="001F1063">
        <w:t>reported in Supplemental Table 1</w:t>
      </w:r>
      <w:r>
        <w:t xml:space="preserve">). </w:t>
      </w:r>
    </w:p>
    <w:p w14:paraId="3AD07F54" w14:textId="77777777" w:rsidR="00DF34E5" w:rsidRDefault="00DF34E5" w:rsidP="008C36CB">
      <w:pPr>
        <w:spacing w:line="480" w:lineRule="auto"/>
      </w:pPr>
    </w:p>
    <w:p w14:paraId="6BB194ED" w14:textId="77777777" w:rsidR="00DF34E5" w:rsidRPr="00957C69" w:rsidRDefault="00DF34E5" w:rsidP="008C36CB">
      <w:pPr>
        <w:spacing w:line="480" w:lineRule="auto"/>
        <w:rPr>
          <w:b/>
        </w:rPr>
      </w:pPr>
      <w:r w:rsidRPr="00957C69">
        <w:rPr>
          <w:b/>
        </w:rPr>
        <w:t>Observed sequence–structure–function relationships in BglB</w:t>
      </w:r>
    </w:p>
    <w:p w14:paraId="16AB3904" w14:textId="0237C9B7" w:rsidR="00DF34E5" w:rsidRDefault="00DF34E5" w:rsidP="008C36CB">
      <w:pPr>
        <w:spacing w:line="480" w:lineRule="auto"/>
      </w:pPr>
      <w:r>
        <w:t>In agreement with previous studies, our results demonstrate the importance of E164, E353, and Y295 for catalysis. Mutating any of these residues to alanine results in a &gt;85,000-fold re</w:t>
      </w:r>
      <w:r w:rsidR="00841818">
        <w:t>duction in catalytic efficiency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ligand revealed mutations which have an equivalent functional effect to mutating the established catalytic residues to alanine. </w:t>
      </w:r>
    </w:p>
    <w:p w14:paraId="41B71E1A" w14:textId="02014CE6" w:rsidR="00DF34E5" w:rsidRDefault="00DF34E5" w:rsidP="008C36CB">
      <w:pPr>
        <w:spacing w:line="480" w:lineRule="auto"/>
      </w:pPr>
      <w:r>
        <w:tab/>
      </w:r>
      <w:r w:rsidR="002C6335">
        <w:t>Notably, the Q19A mutant showed a dramatic effect on function</w:t>
      </w:r>
      <w:r w:rsidR="00D611EC">
        <w:t>:</w:t>
      </w:r>
      <w:r w:rsidR="002C6335">
        <w:t xml:space="preserve"> catalytic efficiency decreased by 57,000-fold. A</w:t>
      </w:r>
      <w:r>
        <w:t xml:space="preserve">nalysis of the crystal structure of BglB </w:t>
      </w:r>
      <w:r w:rsidR="00961C7B">
        <w:lastRenderedPageBreak/>
        <w:t xml:space="preserve">suggests </w:t>
      </w:r>
      <w:r>
        <w:t xml:space="preserve">that both the nitrogen and oxygen of the amide sidechain interact with hydroxyl groups on the substrate (Figure 3A). </w:t>
      </w:r>
      <w:r w:rsidR="00961C7B">
        <w:t xml:space="preserve">A multiple sequence alignment of the BglB enzyme family in the Pfam database (comprising 1,554 non-redundant proteins), </w:t>
      </w:r>
      <w:r w:rsidR="00CB112C">
        <w:t>revealed</w:t>
      </w:r>
      <w:r w:rsidR="00961C7B">
        <w:t xml:space="preserve"> that Q19 is 95% conserved in this family (Figure 3B)</w:t>
      </w:r>
      <w:r w:rsidR="00EE34DE">
        <w:t xml:space="preserve">. </w:t>
      </w:r>
      <w:r>
        <w:t xml:space="preserve">While removing these interactions might be predicted to decrease catalytic efficiency, it was unexpected </w:t>
      </w:r>
      <w:r w:rsidR="00700366">
        <w:t xml:space="preserve">that this mutation </w:t>
      </w:r>
      <w:r w:rsidR="008752E2">
        <w:t xml:space="preserve">would have an </w:t>
      </w:r>
      <w:r>
        <w:t xml:space="preserve">almost equivalent </w:t>
      </w:r>
      <w:r w:rsidR="00C960AB">
        <w:t>e</w:t>
      </w:r>
      <w:r w:rsidR="00700366">
        <w:t xml:space="preserve">ffect </w:t>
      </w:r>
      <w:r>
        <w:t>to removing the established catalytic residue E353. Unlike E353, the nucleophilic glutamate directly involved in the reaction chemistry, Q19 is not</w:t>
      </w:r>
      <w:r w:rsidR="002C6335">
        <w:t xml:space="preserve"> directly</w:t>
      </w:r>
      <w:r>
        <w:t xml:space="preserve"> involved in the reaction. A crystal structure </w:t>
      </w:r>
      <w:r w:rsidR="008752E2">
        <w:t xml:space="preserve">of BglB Q19A </w:t>
      </w:r>
      <w:r>
        <w:t>in complex with the 2-deoxy-2-fluoro-</w:t>
      </w:r>
      <w:r w:rsidR="0075290A" w:rsidRPr="0075290A">
        <w:rPr>
          <w:rFonts w:ascii="Symbol" w:hAnsi="Symbol"/>
        </w:rPr>
        <w:t></w:t>
      </w:r>
      <w:r>
        <w:t xml:space="preserve">-D-glucopyranose inhibitor may help elucidate the structural effect of this mutation. Based on molecular modeling, no major structural change for this mutant is </w:t>
      </w:r>
      <w:r w:rsidR="006927C5">
        <w:t>predicted (Supplemental Figure 2</w:t>
      </w:r>
      <w:r w:rsidR="005D2F49">
        <w:t>A</w:t>
      </w:r>
      <w:r>
        <w:t xml:space="preserve">). </w:t>
      </w:r>
    </w:p>
    <w:p w14:paraId="290AA882" w14:textId="0F385964" w:rsidR="00DF34E5" w:rsidRDefault="00DF34E5" w:rsidP="008C36CB">
      <w:pPr>
        <w:spacing w:line="480" w:lineRule="auto"/>
      </w:pPr>
      <w:r>
        <w:tab/>
        <w:t xml:space="preserve">Another </w:t>
      </w:r>
      <w:r w:rsidR="00491D69">
        <w:t xml:space="preserve">notable </w:t>
      </w:r>
      <w:r>
        <w:t xml:space="preserve">finding was a ten-fold increase of </w:t>
      </w:r>
      <w:r w:rsidR="004F15C1" w:rsidRPr="00AE71AE">
        <w:rPr>
          <w:i/>
        </w:rPr>
        <w:t>k</w:t>
      </w:r>
      <w:r w:rsidR="004F15C1" w:rsidRPr="00AE71AE">
        <w:rPr>
          <w:vertAlign w:val="subscript"/>
        </w:rPr>
        <w:t>cat</w:t>
      </w:r>
      <w:r>
        <w:t xml:space="preserve"> by a single point mutant, R240A. The BglB crystal structure reveals that R240 forms two hydrogen bonds with E222 (Figure 3A). Molecular modeling of the R240A mutant predicts that E222 </w:t>
      </w:r>
      <w:r w:rsidR="002C6335">
        <w:t xml:space="preserve">would </w:t>
      </w:r>
      <w:r>
        <w:t xml:space="preserve">adopt an alternative conformation in which the acid functional group of the glutamate is </w:t>
      </w:r>
      <w:r w:rsidR="001C54BB">
        <w:t>2 Å</w:t>
      </w:r>
      <w:r>
        <w:t xml:space="preserve"> closer to the ac</w:t>
      </w:r>
      <w:r w:rsidR="009E2237">
        <w:t xml:space="preserve">tive site (Supplemental Figure </w:t>
      </w:r>
      <w:r w:rsidR="00EE4854">
        <w:t>2</w:t>
      </w:r>
      <w:r w:rsidR="009E2237">
        <w:t>B</w:t>
      </w:r>
      <w:r>
        <w:t>). This would</w:t>
      </w:r>
      <w:r w:rsidR="002C6335">
        <w:t xml:space="preserve"> likely</w:t>
      </w:r>
      <w:r>
        <w:t xml:space="preserve"> result in a significant change of the electrostatic environment around the active site, </w:t>
      </w:r>
      <w:r w:rsidR="002C6335">
        <w:t>and indicates</w:t>
      </w:r>
      <w:r>
        <w:t xml:space="preserve"> that the electronegative environment enhances catalysis of pNPG hydrolysis. Consistent with this hypothesis is the observation that the mutation E222A decreases </w:t>
      </w:r>
      <w:r w:rsidR="004F15C1" w:rsidRPr="00AE71AE">
        <w:rPr>
          <w:i/>
        </w:rPr>
        <w:t>k</w:t>
      </w:r>
      <w:r w:rsidR="004F15C1" w:rsidRPr="00AE71AE">
        <w:rPr>
          <w:vertAlign w:val="subscript"/>
        </w:rPr>
        <w:t>cat</w:t>
      </w:r>
      <w:r>
        <w:t xml:space="preserve"> by ten fold. Both observations support </w:t>
      </w:r>
      <w:r w:rsidR="002C6335">
        <w:t xml:space="preserve">previous </w:t>
      </w:r>
      <w:r w:rsidR="007509FD">
        <w:t>evidence</w:t>
      </w:r>
      <w:r w:rsidR="00491D69">
        <w:t xml:space="preserve"> that the </w:t>
      </w:r>
      <w:r>
        <w:t>electrostatic environment enzyme active site</w:t>
      </w:r>
      <w:r w:rsidR="002C6335">
        <w:t>s</w:t>
      </w:r>
      <w:r>
        <w:t xml:space="preserve"> </w:t>
      </w:r>
      <w:r w:rsidR="002C6335">
        <w:t xml:space="preserve">are </w:t>
      </w:r>
      <w:r>
        <w:t>of primary i</w:t>
      </w:r>
      <w:r w:rsidR="00E31C1E">
        <w:t>mportance to catalysis</w:t>
      </w:r>
      <w:r>
        <w:t>.</w:t>
      </w:r>
      <w:r w:rsidR="002866B9">
        <w:fldChar w:fldCharType="begin"/>
      </w:r>
      <w:r w:rsidR="005352D3">
        <w:instrText xml:space="preserve"> ADDIN EN.CITE &lt;EndNote&gt;&lt;Cite&gt;&lt;Author&gt;Warshel&lt;/Author&gt;&lt;Year&gt;2006&lt;/Year&gt;&lt;RecNum&gt;7&lt;/RecNum&gt;&lt;DisplayText&gt;&lt;style face="superscript"&gt;14&lt;/style&gt;&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2866B9">
        <w:fldChar w:fldCharType="separate"/>
      </w:r>
      <w:r w:rsidR="005352D3" w:rsidRPr="005352D3">
        <w:rPr>
          <w:noProof/>
          <w:vertAlign w:val="superscript"/>
        </w:rPr>
        <w:t>14</w:t>
      </w:r>
      <w:r w:rsidR="002866B9">
        <w:fldChar w:fldCharType="end"/>
      </w:r>
      <w:r w:rsidR="00AF585E">
        <w:t xml:space="preserve"> </w:t>
      </w:r>
    </w:p>
    <w:p w14:paraId="18EF4DA2" w14:textId="77777777" w:rsidR="00DF34E5" w:rsidRDefault="00DF34E5" w:rsidP="008C36CB">
      <w:pPr>
        <w:spacing w:line="480" w:lineRule="auto"/>
      </w:pPr>
    </w:p>
    <w:p w14:paraId="2F82017D" w14:textId="77777777" w:rsidR="00DF34E5" w:rsidRPr="00B83E76" w:rsidRDefault="00DF34E5" w:rsidP="008C36CB">
      <w:pPr>
        <w:spacing w:line="480" w:lineRule="auto"/>
        <w:rPr>
          <w:b/>
        </w:rPr>
      </w:pPr>
      <w:r w:rsidRPr="00B83E76">
        <w:rPr>
          <w:b/>
        </w:rPr>
        <w:t>Conservation analysis of the BglB active site</w:t>
      </w:r>
    </w:p>
    <w:p w14:paraId="297FF6BF" w14:textId="7FCA1A01" w:rsidR="00DF34E5" w:rsidRDefault="00DF34E5" w:rsidP="008C36CB">
      <w:pPr>
        <w:spacing w:line="480" w:lineRule="auto"/>
      </w:pPr>
      <w:r>
        <w:t>Of the 44 positions in the active site systematically mutated to alanine, 11 are conserved by &gt;85% in amino acid identity with respect to 1</w:t>
      </w:r>
      <w:r w:rsidR="00632B58">
        <w:t>,</w:t>
      </w:r>
      <w:r>
        <w:t>554 homologues in the Pfam database.</w:t>
      </w:r>
      <w:r w:rsidR="00AF585E">
        <w:t xml:space="preserve"> </w:t>
      </w:r>
      <w:r>
        <w:t>When any one of these amino acids is mutated to alanine, catalytic efficiency decreases</w:t>
      </w:r>
      <w:r w:rsidR="00045EB9">
        <w:t xml:space="preserve"> &gt;100-fold (Supplemental Table </w:t>
      </w:r>
      <w:r w:rsidR="00383E10">
        <w:t>3</w:t>
      </w:r>
      <w:r>
        <w:t xml:space="preserve">). This supports the widely held assumption that highly conserved residues within an enzyme active site are functionally important. However, only 11 of the 44 residues within 12 Å of the active site are &gt;85% conserved. Of the 33 </w:t>
      </w:r>
      <w:r w:rsidR="002C6335">
        <w:t xml:space="preserve">remaining </w:t>
      </w:r>
      <w:r>
        <w:t>residues within 12 Å of the active site, only 8 alanine mutations resulted in a decrease in catalytic efficiency of greater than 100-fold, and 10 of these 33 mutations w</w:t>
      </w:r>
      <w:r w:rsidR="00D22F0B">
        <w:t>ere not found to significantly a</w:t>
      </w:r>
      <w:r>
        <w:t xml:space="preserve">ffect catalytic efficiency. </w:t>
      </w:r>
    </w:p>
    <w:p w14:paraId="2D29CB2A" w14:textId="19A7583B" w:rsidR="00DF34E5" w:rsidRDefault="00D22F0B" w:rsidP="008C36CB">
      <w:pPr>
        <w:spacing w:line="480" w:lineRule="auto"/>
      </w:pPr>
      <w:r>
        <w:tab/>
      </w:r>
      <w:r w:rsidR="00DF34E5">
        <w:t xml:space="preserve">Based on these findings, there does not appear to be a strong correlation between residue identity and function if a particular residue is &lt;85% conserved. </w:t>
      </w:r>
      <w:r w:rsidR="000E5CDA">
        <w:t>In addition</w:t>
      </w:r>
      <w:r w:rsidR="00D611EC">
        <w:t>,</w:t>
      </w:r>
      <w:r w:rsidR="00DF34E5">
        <w:t xml:space="preserve"> the mutation R240A, which is not observed in any natural variant in the glycosyl hydrolase 1 family, resulted in a 10-fold increase in </w:t>
      </w:r>
      <w:r w:rsidR="004F15C1" w:rsidRPr="00AE71AE">
        <w:rPr>
          <w:i/>
        </w:rPr>
        <w:t>k</w:t>
      </w:r>
      <w:r w:rsidR="004F15C1" w:rsidRPr="00AE71AE">
        <w:rPr>
          <w:vertAlign w:val="subscript"/>
        </w:rPr>
        <w:t>cat</w:t>
      </w:r>
      <w:r w:rsidR="00DF34E5">
        <w:t>. This emphasizes the importance of not limiting design efforts to changes previously observed in nature when engineering function towards a non-natural substrate.</w:t>
      </w:r>
    </w:p>
    <w:p w14:paraId="3763D291" w14:textId="77777777" w:rsidR="00DF34E5" w:rsidRDefault="00DF34E5" w:rsidP="008C36CB">
      <w:pPr>
        <w:spacing w:line="480" w:lineRule="auto"/>
      </w:pPr>
    </w:p>
    <w:p w14:paraId="0B91C305" w14:textId="77777777" w:rsidR="00DF34E5" w:rsidRPr="00632C3C" w:rsidRDefault="00DF34E5" w:rsidP="008C36CB">
      <w:pPr>
        <w:spacing w:line="480" w:lineRule="auto"/>
        <w:rPr>
          <w:b/>
        </w:rPr>
      </w:pPr>
      <w:r w:rsidRPr="00632C3C">
        <w:rPr>
          <w:b/>
        </w:rPr>
        <w:t>Computational modeling and evaluation of predictive ability</w:t>
      </w:r>
    </w:p>
    <w:p w14:paraId="71F34F16" w14:textId="638D409C" w:rsidR="00DF34E5" w:rsidRDefault="00DF34E5" w:rsidP="008C36CB">
      <w:pPr>
        <w:spacing w:line="480" w:lineRule="auto"/>
      </w:pPr>
      <w:r>
        <w:t>In order to evaluate the Rosetta Molecular Modeling Suite’s ability to evaluate the functional effects of mutations on BglB kinetic properties, molecular models were generated for each of the 104 BglB mutants</w:t>
      </w:r>
      <w:r w:rsidR="002C6335">
        <w:t xml:space="preserve"> using Rosetta</w:t>
      </w:r>
      <w:r>
        <w:t xml:space="preserve">. For each mutant, the </w:t>
      </w:r>
      <w:r>
        <w:lastRenderedPageBreak/>
        <w:t xml:space="preserve">modeled pNPG previously described was docked into the active site. A Monte Carlo simulation with random perturbation of the ligand followed by functional constraint optimization through rigid body minimization of the ligand, sidechain and ligand conformational sampling, and finally ligand, sidechain, </w:t>
      </w:r>
      <w:r w:rsidR="000E5CDA">
        <w:t xml:space="preserve">as well as </w:t>
      </w:r>
      <w:r>
        <w:t>backbone minimization</w:t>
      </w:r>
      <w:r w:rsidR="000E5CDA">
        <w:t>. This protocol</w:t>
      </w:r>
      <w:r>
        <w:t xml:space="preserve"> was used to approximate protocols used in successful enzym</w:t>
      </w:r>
      <w:r w:rsidR="000D16BA">
        <w:t>e reengineering efforts</w:t>
      </w:r>
      <w:r>
        <w:t>.</w:t>
      </w:r>
      <w:r w:rsidR="00D4719F">
        <w:fldChar w:fldCharType="begin"/>
      </w:r>
      <w:r w:rsidR="00D4719F">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4719F">
        <w:fldChar w:fldCharType="separate"/>
      </w:r>
      <w:r w:rsidR="00D4719F" w:rsidRPr="00D4719F">
        <w:rPr>
          <w:noProof/>
          <w:vertAlign w:val="superscript"/>
        </w:rPr>
        <w:t>2</w:t>
      </w:r>
      <w:r w:rsidR="00D4719F">
        <w:fldChar w:fldCharType="end"/>
      </w:r>
      <w:r>
        <w:t xml:space="preserve"> An example set of input files for wild type BglB are provided in the Supplemental Materials. </w:t>
      </w:r>
    </w:p>
    <w:p w14:paraId="1E2DE8A5" w14:textId="65BF5722" w:rsidR="00DF34E5" w:rsidRDefault="00DF34E5" w:rsidP="008C36CB">
      <w:pPr>
        <w:spacing w:line="480" w:lineRule="auto"/>
      </w:pPr>
      <w:r>
        <w:tab/>
        <w:t xml:space="preserve">For each mutant, 100 models were generated as described above and the lowest 10 in overall system energy </w:t>
      </w:r>
      <w:r w:rsidR="00B20ED9">
        <w:t xml:space="preserve">for each mutant </w:t>
      </w:r>
      <w:r>
        <w:t xml:space="preserve">were selected for subsequent structural analysis. A value for 59 potentially informative features, such as predicted interface energy, number of hydrogen bonds between protein and ligand, and change in solvent accessible surface area upon ligand binding, was calculated for each model. Correlation of the </w:t>
      </w:r>
      <w:r w:rsidR="00B20ED9">
        <w:t xml:space="preserve">average </w:t>
      </w:r>
      <w:r>
        <w:t xml:space="preserve">calculated structural features to each kinetic constant was assessed using Pearson Correlation Coefficient (PCC) and Spearman Rank Correlation (SRC). For both </w:t>
      </w:r>
      <w:r w:rsidR="004F15C1" w:rsidRPr="00AE71AE">
        <w:rPr>
          <w:i/>
        </w:rPr>
        <w:t>k</w:t>
      </w:r>
      <w:r w:rsidR="004F15C1" w:rsidRPr="00AE71AE">
        <w:rPr>
          <w:vertAlign w:val="subscript"/>
        </w:rPr>
        <w:t>cat</w:t>
      </w:r>
      <w:r>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the strongest correlation observed is to the total number of non-local contacts (count of residues separated by more than 8 sequence positions that interact with each other), with a PCC of 0.56 (p-value 0.009; Wilcoxon test) and 0.43 (p-value 0.004; Wilcoxon test), respectively. For 1/</w:t>
      </w:r>
      <w:r w:rsidR="004F15C1">
        <w:t>K</w:t>
      </w:r>
      <w:r w:rsidR="004F15C1" w:rsidRPr="004F15C1">
        <w:rPr>
          <w:vertAlign w:val="subscript"/>
        </w:rPr>
        <w:t>M</w:t>
      </w:r>
      <w:r>
        <w:t xml:space="preserve">, the highest PCC is 0.29 (p-value 0.0005; Wilcoxon test) to the total number of hydrogen bonds in each BglB model. The SRC follows similar trends to PCC for all three predicted constants (SRC of 0.55, 0.42 and 0.38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t>
      </w:r>
      <w:r w:rsidR="004F15C1" w:rsidRPr="00AE71AE">
        <w:rPr>
          <w:i/>
        </w:rPr>
        <w:t>k</w:t>
      </w:r>
      <w:r w:rsidR="004F15C1" w:rsidRPr="00AE71AE">
        <w:rPr>
          <w:vertAlign w:val="subscript"/>
        </w:rPr>
        <w:t>cat</w:t>
      </w:r>
      <w:r>
        <w:t xml:space="preserve"> and 1/</w:t>
      </w:r>
      <w:r w:rsidR="004F15C1">
        <w:t>K</w:t>
      </w:r>
      <w:r w:rsidR="004F15C1" w:rsidRPr="004F15C1">
        <w:rPr>
          <w:vertAlign w:val="subscript"/>
        </w:rPr>
        <w:t>M</w:t>
      </w:r>
      <w:r>
        <w:t xml:space="preserve"> respectively). The PCC and SRC values for all features are a</w:t>
      </w:r>
      <w:r w:rsidR="00F31748">
        <w:t>vailable in Supplemental Table 2</w:t>
      </w:r>
      <w:r>
        <w:t xml:space="preserve">. </w:t>
      </w:r>
    </w:p>
    <w:p w14:paraId="6242B9E9" w14:textId="77777777" w:rsidR="00DF34E5" w:rsidRDefault="00DF34E5" w:rsidP="008C36CB">
      <w:pPr>
        <w:spacing w:line="480" w:lineRule="auto"/>
      </w:pPr>
    </w:p>
    <w:p w14:paraId="34E313C9" w14:textId="77777777" w:rsidR="00DF34E5" w:rsidRPr="00CF1F2E" w:rsidRDefault="00DF34E5" w:rsidP="008C36CB">
      <w:pPr>
        <w:spacing w:line="480" w:lineRule="auto"/>
        <w:rPr>
          <w:b/>
        </w:rPr>
      </w:pPr>
      <w:r w:rsidRPr="00CF1F2E">
        <w:rPr>
          <w:b/>
        </w:rPr>
        <w:t>Machine learning prediction of kinetic constants</w:t>
      </w:r>
    </w:p>
    <w:p w14:paraId="067ACE54" w14:textId="744869FC" w:rsidR="00DF34E5" w:rsidRDefault="00DF34E5" w:rsidP="008C36CB">
      <w:pPr>
        <w:spacing w:line="480" w:lineRule="auto"/>
      </w:pPr>
      <w:r>
        <w:t xml:space="preserve">Because no single structural feature predicts </w:t>
      </w:r>
      <w:r w:rsidR="004F15C1" w:rsidRPr="00AE71AE">
        <w:rPr>
          <w:i/>
        </w:rPr>
        <w:t>k</w:t>
      </w:r>
      <w:r w:rsidR="004F15C1" w:rsidRPr="00AE71AE">
        <w:rPr>
          <w:vertAlign w:val="subscript"/>
        </w:rPr>
        <w:t>cat</w:t>
      </w:r>
      <w:r>
        <w:t>, 1/</w:t>
      </w:r>
      <w:r w:rsidR="004F15C1">
        <w:t>K</w:t>
      </w:r>
      <w:r w:rsidR="004F15C1" w:rsidRPr="004F15C1">
        <w:rPr>
          <w:vertAlign w:val="subscript"/>
        </w:rPr>
        <w:t>M</w:t>
      </w:r>
      <w:r>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l</w:t>
      </w:r>
      <w:r w:rsidRPr="00226CF0">
        <w:rPr>
          <w:vertAlign w:val="subscript"/>
        </w:rPr>
        <w:t>1</w:t>
      </w:r>
      <w:r>
        <w:t xml:space="preserve"> and l</w:t>
      </w:r>
      <w:r w:rsidRPr="00226CF0">
        <w:rPr>
          <w:vertAlign w:val="subscript"/>
        </w:rPr>
        <w:t>2</w:t>
      </w:r>
      <w:r>
        <w:t xml:space="preserve"> regularization for feature selection</w:t>
      </w:r>
      <w:r w:rsidR="00C34241">
        <w:t>,</w:t>
      </w:r>
      <w:r>
        <w:t xml:space="preserve"> was used to identify structural features </w:t>
      </w:r>
      <w:r w:rsidR="000E5CDA">
        <w:t xml:space="preserve">that could be combined in order to </w:t>
      </w:r>
      <w:r>
        <w:t xml:space="preserve">predict each kinetic constant. To increase robustness to sample size and remove bias, we used a bootstrapping aggregating (bagging) technique, where the predicted value was an average of 1000 elastic net models, each trained on a different subset of the data. </w:t>
      </w:r>
    </w:p>
    <w:p w14:paraId="304A2ADB" w14:textId="1916E934" w:rsidR="00DF34E5" w:rsidRDefault="00114C36" w:rsidP="008C36CB">
      <w:pPr>
        <w:spacing w:line="480" w:lineRule="auto"/>
      </w:pPr>
      <w:r>
        <w:tab/>
      </w:r>
      <w:r w:rsidR="00DF34E5">
        <w:t xml:space="preserve">The final prediction from this ensemble learning regression method outperformed single feature selection for each kinetic constant.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the PCC increased to 0.76 from 0.56, in the case of </w:t>
      </w:r>
      <w:r w:rsidR="004F15C1" w:rsidRPr="00AE71AE">
        <w:rPr>
          <w:i/>
        </w:rPr>
        <w:t>k</w:t>
      </w:r>
      <w:r w:rsidR="004F15C1" w:rsidRPr="00AE71AE">
        <w:rPr>
          <w:vertAlign w:val="subscript"/>
        </w:rPr>
        <w:t>cat</w:t>
      </w:r>
      <w:r w:rsidR="00DF34E5">
        <w:t xml:space="preserve"> to 0.60 from 0.56, and for </w:t>
      </w:r>
      <w:r w:rsidR="0026341F">
        <w:t>1/</w:t>
      </w:r>
      <w:r w:rsidR="004F15C1">
        <w:t>K</w:t>
      </w:r>
      <w:r w:rsidR="004F15C1" w:rsidRPr="004F15C1">
        <w:rPr>
          <w:vertAlign w:val="subscript"/>
        </w:rPr>
        <w:t>M</w:t>
      </w:r>
      <w:r w:rsidR="00DF34E5">
        <w:t xml:space="preserve"> to 0.71 from 0.29. Figure 4 </w:t>
      </w:r>
      <w:r w:rsidR="009B3CF7">
        <w:t xml:space="preserve">(top panel) </w:t>
      </w:r>
      <w:r w:rsidR="00DF34E5">
        <w:t>illustrates the correlations between machine learning predictions and experimentally-measured values</w:t>
      </w:r>
      <w:r w:rsidR="009B3CF7">
        <w:t xml:space="preserve">. </w:t>
      </w:r>
      <w:r w:rsidR="00A139CE">
        <w:t>Figure 4 (bottom panel) depicts t</w:t>
      </w:r>
      <w:r w:rsidR="009B3CF7">
        <w:t xml:space="preserve">he histogram of samples with respect to their measured kinetic constant value and the observed error </w:t>
      </w:r>
      <w:r w:rsidR="00A139CE">
        <w:t>between predicted/</w:t>
      </w:r>
      <w:r w:rsidR="009B3CF7">
        <w:t>measured value</w:t>
      </w:r>
      <w:r w:rsidR="00A139CE">
        <w:t xml:space="preserve">. </w:t>
      </w:r>
    </w:p>
    <w:p w14:paraId="285AF232" w14:textId="42FEFA57" w:rsidR="00DF34E5" w:rsidRDefault="00114C36" w:rsidP="008C36CB">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0E5CDA">
        <w:t xml:space="preserve"> (</w:t>
      </w:r>
      <w:r w:rsidR="000E5CDA" w:rsidRPr="0073693D">
        <w:rPr>
          <w:i/>
        </w:rPr>
        <w:t>i.e.</w:t>
      </w:r>
      <w:r w:rsidR="000E5CDA">
        <w:t xml:space="preserve"> a minimal number of voids)</w:t>
      </w:r>
      <w:r w:rsidR="00DF34E5">
        <w:t>.</w:t>
      </w:r>
      <w:r w:rsidR="00AF585E">
        <w:t xml:space="preserve"> </w:t>
      </w:r>
      <w:r w:rsidR="008F0D45">
        <w:t>A</w:t>
      </w:r>
      <w:r w:rsidR="00DF34E5">
        <w:t>ll of these 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r w:rsidR="00052C31">
        <w:t>,</w:t>
      </w:r>
      <w:r w:rsidR="00B20ED9">
        <w:t xml:space="preserve"> in</w:t>
      </w:r>
      <w:r w:rsidR="00DF34E5">
        <w:t xml:space="preserve"> BglB</w:t>
      </w:r>
      <w:r w:rsidR="00052C31">
        <w:t>,</w:t>
      </w:r>
      <w:r w:rsidR="00DF34E5">
        <w:t xml:space="preserve"> </w:t>
      </w:r>
      <w:r w:rsidR="008F0D45">
        <w:t xml:space="preserve">a decrease </w:t>
      </w:r>
      <w:r w:rsidR="00B20ED9">
        <w:t>in structural packing</w:t>
      </w:r>
      <w:r w:rsidR="008F0D45">
        <w:t xml:space="preserve"> (</w:t>
      </w:r>
      <w:r w:rsidR="008F0D45" w:rsidRPr="0073693D">
        <w:rPr>
          <w:i/>
        </w:rPr>
        <w:t>i.e.</w:t>
      </w:r>
      <w:r w:rsidR="008F0D45">
        <w:t xml:space="preserve"> a higher packing value)</w:t>
      </w:r>
      <w:r w:rsidR="00B20ED9">
        <w:t xml:space="preserve"> around the catalytic residues and protein results in a </w:t>
      </w:r>
      <w:r w:rsidR="008F0D45">
        <w:t xml:space="preserve">lower </w:t>
      </w:r>
      <w:r w:rsidR="00B20ED9">
        <w:t>K</w:t>
      </w:r>
      <w:r w:rsidR="00B20ED9" w:rsidRPr="00D947F4">
        <w:rPr>
          <w:vertAlign w:val="subscript"/>
        </w:rPr>
        <w:t>M</w:t>
      </w:r>
      <w:r w:rsidR="00B20ED9">
        <w:t>.</w:t>
      </w:r>
      <w:r w:rsidR="00D611EC">
        <w:t xml:space="preserve"> </w:t>
      </w:r>
      <w:r w:rsidR="00E00C06">
        <w:t xml:space="preserve">A tightly packed enzyme without voids would likely </w:t>
      </w:r>
      <w:r w:rsidR="00E00C06">
        <w:lastRenderedPageBreak/>
        <w:t>result in pre-ordering of the active site.</w:t>
      </w:r>
      <w:r w:rsidR="00D611EC">
        <w:t xml:space="preserve"> </w:t>
      </w:r>
      <w:r w:rsidR="00E00C06">
        <w:t xml:space="preserve">Therefore this correlation is consistent with BglB </w:t>
      </w:r>
      <w:r w:rsidR="00514702">
        <w:t xml:space="preserve">requiring </w:t>
      </w:r>
      <w:r w:rsidR="00E00C06">
        <w:t>a</w:t>
      </w:r>
      <w:r w:rsidR="00514702">
        <w:t xml:space="preserve"> pre-ordered</w:t>
      </w:r>
      <w:r w:rsidR="00E00C06">
        <w:t xml:space="preserve"> active site</w:t>
      </w:r>
      <w:r w:rsidR="00514702">
        <w:t xml:space="preserve"> for efficient substrate binding, and potentially catalysis.</w:t>
      </w:r>
      <w:r w:rsidR="00B456CE">
        <w:fldChar w:fldCharType="begin"/>
      </w:r>
      <w:r w:rsidR="00B456CE">
        <w:instrText xml:space="preserve"> ADDIN EN.CITE &lt;EndNote&gt;&lt;Cite&gt;&lt;Author&gt;Fersht&lt;/Author&gt;&lt;Year&gt;1999&lt;/Year&gt;&lt;RecNum&gt;33&lt;/RecNum&gt;&lt;DisplayText&gt;&lt;style face="superscript"&gt;15&lt;/style&gt;&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B456CE">
        <w:fldChar w:fldCharType="separate"/>
      </w:r>
      <w:r w:rsidR="00B456CE" w:rsidRPr="00B456CE">
        <w:rPr>
          <w:noProof/>
          <w:vertAlign w:val="superscript"/>
        </w:rPr>
        <w:t>15</w:t>
      </w:r>
      <w:r w:rsidR="00B456CE">
        <w:fldChar w:fldCharType="end"/>
      </w:r>
      <w:r w:rsidR="00D611EC">
        <w:t xml:space="preserve"> </w:t>
      </w:r>
      <w:r w:rsidR="00514702">
        <w:t>To further support this</w:t>
      </w:r>
      <w:r w:rsidR="00D611EC">
        <w:t xml:space="preserve"> proposed</w:t>
      </w:r>
      <w:r w:rsidR="00514702">
        <w:t xml:space="preserve"> classic</w:t>
      </w:r>
      <w:r w:rsidR="00D611EC">
        <w:t>al</w:t>
      </w:r>
      <w:r w:rsidR="00514702">
        <w:t xml:space="preserve"> lock-and-key mechanism</w:t>
      </w:r>
      <w:r w:rsidR="00D611EC">
        <w:t>,</w:t>
      </w:r>
      <w:r w:rsidR="00514702">
        <w:t xml:space="preserve"> the observed </w:t>
      </w:r>
      <w:r w:rsidR="00DF34E5">
        <w:t xml:space="preserve">RMSD between the </w:t>
      </w:r>
      <w:r w:rsidR="008F0D45">
        <w:t xml:space="preserve">crystal structures of the </w:t>
      </w:r>
      <w:r w:rsidR="00DF34E5">
        <w:t>apo</w:t>
      </w:r>
      <w:r w:rsidR="008F0D45">
        <w:t xml:space="preserve"> (</w:t>
      </w:r>
      <w:r w:rsidR="008F0D45" w:rsidRPr="008F0D45">
        <w:t>2O9P</w:t>
      </w:r>
      <w:r w:rsidR="008F0D45">
        <w:t>)</w:t>
      </w:r>
      <w:r w:rsidR="00DF34E5">
        <w:t xml:space="preserve"> and transition state analogue</w:t>
      </w:r>
      <w:r w:rsidR="00D611EC">
        <w:t>–</w:t>
      </w:r>
      <w:r w:rsidR="00DF34E5">
        <w:t xml:space="preserve">bound </w:t>
      </w:r>
      <w:r w:rsidR="008F0D45">
        <w:t xml:space="preserve">(2JIE) </w:t>
      </w:r>
      <w:r w:rsidR="00DF34E5">
        <w:t>forms of BglB is &lt;</w:t>
      </w:r>
      <w:r w:rsidR="00DC381A">
        <w:t xml:space="preserve"> </w:t>
      </w:r>
      <w:r w:rsidR="00DF34E5">
        <w:t xml:space="preserve">0.2 Å. </w:t>
      </w:r>
      <w:r w:rsidR="00E00C06">
        <w:t>However, f</w:t>
      </w:r>
      <w:r w:rsidR="000E5CDA">
        <w:t xml:space="preserve">uture efforts </w:t>
      </w:r>
      <w:r w:rsidR="007200BF">
        <w:t xml:space="preserve">focused on studying </w:t>
      </w:r>
      <w:r w:rsidR="000E5CDA">
        <w:t>the temperature</w:t>
      </w:r>
      <w:r w:rsidR="00D611EC">
        <w:t xml:space="preserve"> </w:t>
      </w:r>
      <w:r w:rsidR="000E5CDA">
        <w:t>dependence of activity as well as obtain</w:t>
      </w:r>
      <w:r w:rsidR="007200BF">
        <w:t>ing</w:t>
      </w:r>
      <w:r w:rsidR="000E5CDA">
        <w:t xml:space="preserve"> structural </w:t>
      </w:r>
      <w:r w:rsidR="007200BF">
        <w:t xml:space="preserve">and more detailed mechanistic information for a subset of mutants with a range of packing metrics </w:t>
      </w:r>
      <w:r w:rsidR="00E00C06">
        <w:t>will be needed in order to</w:t>
      </w:r>
      <w:r w:rsidR="007200BF">
        <w:t xml:space="preserve"> elucidate the </w:t>
      </w:r>
      <w:r w:rsidR="00E00C06">
        <w:t xml:space="preserve">detailed </w:t>
      </w:r>
      <w:r w:rsidR="007200BF">
        <w:t>molecular mechanism of the discovered relationship between K</w:t>
      </w:r>
      <w:r w:rsidR="007200BF" w:rsidRPr="00B456CE">
        <w:rPr>
          <w:vertAlign w:val="subscript"/>
        </w:rPr>
        <w:t>M</w:t>
      </w:r>
      <w:r w:rsidR="007200BF">
        <w:t xml:space="preserve"> and structural packing in BglB.</w:t>
      </w:r>
      <w:r w:rsidR="000E5CDA">
        <w:t xml:space="preserve"> </w:t>
      </w:r>
    </w:p>
    <w:p w14:paraId="440A2B73" w14:textId="178D3D64" w:rsidR="00DF34E5" w:rsidRDefault="00DF34E5" w:rsidP="008C36CB">
      <w:pPr>
        <w:spacing w:line="480" w:lineRule="auto"/>
      </w:pPr>
      <w:r>
        <w:tab/>
        <w:t xml:space="preserve">The features selected by the algorithm as predictive of </w:t>
      </w:r>
      <w:r w:rsidR="004F15C1" w:rsidRPr="00AE71AE">
        <w:rPr>
          <w:i/>
        </w:rPr>
        <w:t>k</w:t>
      </w:r>
      <w:r w:rsidR="004F15C1" w:rsidRPr="00AE71AE">
        <w:rPr>
          <w:vertAlign w:val="subscript"/>
        </w:rPr>
        <w:t>cat</w:t>
      </w:r>
      <w:r>
        <w:t xml:space="preserve"> include a count of polar contacts, consistent with mechanistic studies that indicate BglB stabilizes the positive charge on the oxocarbenium ion in the proposed transition state.</w:t>
      </w:r>
      <w:r w:rsidR="00F817CF">
        <w:fldChar w:fldCharType="begin"/>
      </w:r>
      <w:r w:rsidR="00B456CE">
        <w:instrText xml:space="preserve"> ADDIN EN.CITE &lt;EndNote&gt;&lt;Cite&gt;&lt;Author&gt;McCarter&lt;/Author&gt;&lt;Year&gt;1994&lt;/Year&gt;&lt;RecNum&gt;22&lt;/RecNum&gt;&lt;DisplayText&gt;&lt;style face="superscript"&gt;16&lt;/style&gt;&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B456CE" w:rsidRPr="00B456CE">
        <w:rPr>
          <w:noProof/>
          <w:vertAlign w:val="superscript"/>
        </w:rPr>
        <w:t>16</w:t>
      </w:r>
      <w:r w:rsidR="00F817CF">
        <w:fldChar w:fldCharType="end"/>
      </w:r>
      <w:r>
        <w:t xml:space="preserve"> </w:t>
      </w:r>
      <w:r w:rsidR="00F40ADB">
        <w:t xml:space="preserve">Another primary featured selected as a predictor of </w:t>
      </w:r>
      <w:r w:rsidR="00F40ADB" w:rsidRPr="0073693D">
        <w:rPr>
          <w:i/>
        </w:rPr>
        <w:t>k</w:t>
      </w:r>
      <w:r w:rsidR="00F40ADB" w:rsidRPr="0073693D">
        <w:rPr>
          <w:vertAlign w:val="subscript"/>
        </w:rPr>
        <w:t>cat</w:t>
      </w:r>
      <w:r w:rsidR="00F40ADB">
        <w:t xml:space="preserve"> by the elastic net algorithm is a ligand burial term (change in solvent accessible surface area on binding) which is consistent with the stabilization of the transition state and catalysis through </w:t>
      </w:r>
      <w:r>
        <w:t xml:space="preserve">tight </w:t>
      </w:r>
      <w:r w:rsidR="00F40ADB">
        <w:t xml:space="preserve">interface </w:t>
      </w:r>
      <w:r>
        <w:t>packing and shape complementar</w:t>
      </w:r>
      <w:r w:rsidR="00F40ADB">
        <w:t>it</w:t>
      </w:r>
      <w:r>
        <w:t xml:space="preserve">y. </w:t>
      </w:r>
      <w:r w:rsidR="00F40ADB">
        <w:t>In addition, t</w:t>
      </w:r>
      <w:r w:rsidR="007200BF">
        <w:t xml:space="preserve">hese features will all have a significant effect on the electrostatic </w:t>
      </w:r>
      <w:r w:rsidR="003F0B2D">
        <w:t>environment</w:t>
      </w:r>
      <w:r w:rsidR="007200BF">
        <w:t xml:space="preserve"> of the enzyme active site, and are </w:t>
      </w:r>
      <w:r w:rsidR="003F0B2D">
        <w:t>consistent</w:t>
      </w:r>
      <w:r w:rsidR="007200BF">
        <w:t xml:space="preserve"> with </w:t>
      </w:r>
      <w:r w:rsidR="00F40ADB">
        <w:t xml:space="preserve">effects observed for </w:t>
      </w:r>
      <w:r w:rsidR="003F0B2D">
        <w:t>R240A and E222A on catalysis.</w:t>
      </w:r>
    </w:p>
    <w:p w14:paraId="5531B8F6" w14:textId="320C61BC" w:rsidR="00DF34E5" w:rsidRDefault="00DF34E5" w:rsidP="008C36CB">
      <w:pPr>
        <w:spacing w:line="480" w:lineRule="auto"/>
      </w:pPr>
      <w:r>
        <w:tab/>
        <w:t xml:space="preserve">In BglB, the most informative feature predicting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is the calculated hydrogen bonding energy of the substrate. The identification of this feature</w:t>
      </w:r>
      <w:r w:rsidR="00F40ADB">
        <w:t xml:space="preserve"> by the machine learning algorithm</w:t>
      </w:r>
      <w:r>
        <w:t xml:space="preserve"> indi</w:t>
      </w:r>
      <w:r w:rsidR="008E17CB">
        <w:t>cates the importance of protein-</w:t>
      </w:r>
      <w:r>
        <w:t>ligand hydrogen bond interactions</w:t>
      </w:r>
      <w:r w:rsidR="003F0B2D">
        <w:t>.</w:t>
      </w:r>
      <w:r w:rsidR="00D611EC">
        <w:t xml:space="preserve"> </w:t>
      </w:r>
      <w:r w:rsidR="00593244">
        <w:t>H</w:t>
      </w:r>
      <w:r w:rsidR="003F0B2D">
        <w:t xml:space="preserve">ydrogen-bonding interactions </w:t>
      </w:r>
      <w:r w:rsidR="00D611EC">
        <w:t>are</w:t>
      </w:r>
      <w:r w:rsidR="003F0B2D">
        <w:t xml:space="preserve"> exceptionally </w:t>
      </w:r>
      <w:r w:rsidR="00593244">
        <w:t xml:space="preserve">important for </w:t>
      </w:r>
      <w:r w:rsidR="00593244">
        <w:lastRenderedPageBreak/>
        <w:t>the enzyme-catalyzed reaction</w:t>
      </w:r>
      <w:r w:rsidR="003F0B2D">
        <w:t xml:space="preserve">, as </w:t>
      </w:r>
      <w:r w:rsidR="00593244">
        <w:t>noted</w:t>
      </w:r>
      <w:r w:rsidR="003F0B2D">
        <w:t xml:space="preserve"> for the Q19A mutation.</w:t>
      </w:r>
      <w:r w:rsidR="00D611EC">
        <w:t xml:space="preserve"> </w:t>
      </w:r>
      <w:r w:rsidR="003F0B2D">
        <w:t xml:space="preserve">Strong hydrogen bonding interactions between the protein and substrate are likely of </w:t>
      </w:r>
      <w:r w:rsidR="00593244">
        <w:t>the utmost importance</w:t>
      </w:r>
      <w:r w:rsidR="003F0B2D">
        <w:t xml:space="preserve"> for</w:t>
      </w:r>
      <w:r>
        <w:t xml:space="preserve"> optimally positioning the substrate and the protein sidechains to enable catalysis ("orbital ste</w:t>
      </w:r>
      <w:r w:rsidR="005061E7">
        <w:t>ering")</w:t>
      </w:r>
      <w:r>
        <w:t>.</w:t>
      </w:r>
      <w:r w:rsidR="00D36C90">
        <w:fldChar w:fldCharType="begin">
          <w:fldData xml:space="preserve">PEVuZE5vdGU+PENpdGU+PEF1dGhvcj5NZXNlY2FyPC9BdXRob3I+PFllYXI+MTk5NzwvWWVhcj48
UmVjTnVtPjIzPC9SZWNOdW0+PERpc3BsYXlUZXh0PjxzdHlsZSBmYWNlPSJzdXBlcnNjcmlwdCI+
MTc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B456CE">
        <w:instrText xml:space="preserve"> ADDIN EN.CITE </w:instrText>
      </w:r>
      <w:r w:rsidR="00B456CE">
        <w:fldChar w:fldCharType="begin">
          <w:fldData xml:space="preserve">PEVuZE5vdGU+PENpdGU+PEF1dGhvcj5NZXNlY2FyPC9BdXRob3I+PFllYXI+MTk5NzwvWWVhcj48
UmVjTnVtPjIzPC9SZWNOdW0+PERpc3BsYXlUZXh0PjxzdHlsZSBmYWNlPSJzdXBlcnNjcmlwdCI+
MTc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B456CE">
        <w:instrText xml:space="preserve"> ADDIN EN.CITE.DATA </w:instrText>
      </w:r>
      <w:r w:rsidR="00B456CE">
        <w:fldChar w:fldCharType="end"/>
      </w:r>
      <w:r w:rsidR="00D36C90">
        <w:fldChar w:fldCharType="separate"/>
      </w:r>
      <w:r w:rsidR="00B456CE" w:rsidRPr="00B456CE">
        <w:rPr>
          <w:noProof/>
          <w:vertAlign w:val="superscript"/>
        </w:rPr>
        <w:t>17</w:t>
      </w:r>
      <w:r w:rsidR="00D36C90">
        <w:fldChar w:fldCharType="end"/>
      </w:r>
      <w:r>
        <w:t xml:space="preserve"> </w:t>
      </w:r>
      <w:r w:rsidR="003F0B2D">
        <w:t>This is consistent with the hydrogen bonding energy being selected by machine learning as a feature of primary importance for high catalytic efficiency</w:t>
      </w:r>
      <w:r w:rsidR="00152501">
        <w:t>.</w:t>
      </w:r>
    </w:p>
    <w:p w14:paraId="6F919B91" w14:textId="4B0EAB85" w:rsidR="00DF34E5" w:rsidRDefault="00152501" w:rsidP="008C36CB">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but not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w:t>
      </w:r>
      <w:r w:rsidR="00FD1932">
        <w:t xml:space="preserve">Further analysis of </w:t>
      </w:r>
      <w:r w:rsidR="00FD1932" w:rsidRPr="00AE71AE">
        <w:rPr>
          <w:i/>
        </w:rPr>
        <w:t>k</w:t>
      </w:r>
      <w:r w:rsidR="00FD1932" w:rsidRPr="00AE71AE">
        <w:rPr>
          <w:vertAlign w:val="subscript"/>
        </w:rPr>
        <w:t>cat</w:t>
      </w:r>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Supplemental </w:t>
      </w:r>
      <w:r w:rsidR="00342F97">
        <w:t>Figure 3</w:t>
      </w:r>
      <w:r w:rsidR="00DF34E5">
        <w:t>)</w:t>
      </w:r>
      <w:r w:rsidR="00FD1932">
        <w:t>. This</w:t>
      </w:r>
      <w:r w:rsidR="00DF34E5">
        <w:t xml:space="preserve"> suggest</w:t>
      </w:r>
      <w:r w:rsidR="00FD1932">
        <w:t>s</w:t>
      </w:r>
      <w:r w:rsidR="00DF34E5">
        <w:t xml:space="preserve"> that </w:t>
      </w:r>
      <w:r w:rsidR="004F15C1" w:rsidRPr="00AE71AE">
        <w:rPr>
          <w:i/>
        </w:rPr>
        <w:t>k</w:t>
      </w:r>
      <w:r w:rsidR="004F15C1" w:rsidRPr="00AE71AE">
        <w:rPr>
          <w:vertAlign w:val="subscript"/>
        </w:rPr>
        <w:t>cat</w:t>
      </w:r>
      <w:r w:rsidR="00DF34E5">
        <w:t xml:space="preserve"> and </w:t>
      </w:r>
      <w:r w:rsidR="004F15C1">
        <w:t>K</w:t>
      </w:r>
      <w:r w:rsidR="004F15C1" w:rsidRPr="004F15C1">
        <w:rPr>
          <w:vertAlign w:val="subscript"/>
        </w:rPr>
        <w:t>M</w:t>
      </w:r>
      <w:r w:rsidR="00DF34E5">
        <w:t xml:space="preserve"> are independent parameters for BglB</w:t>
      </w:r>
      <w:r w:rsidR="00FD1932">
        <w:t xml:space="preserve">, and it is therefore not unexpected that </w:t>
      </w:r>
      <w:r w:rsidR="00DF34E5">
        <w:t xml:space="preserve">features </w:t>
      </w:r>
      <w:r w:rsidR="00FD1932">
        <w:t>found to be</w:t>
      </w:r>
      <w:r w:rsidR="00DF34E5">
        <w:t xml:space="preserve">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w:t>
      </w:r>
      <w:r w:rsidR="00FD1932">
        <w:t>are not</w:t>
      </w:r>
      <w:r w:rsidR="00DF34E5">
        <w:t xml:space="preserve"> predictive of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independently. </w:t>
      </w:r>
    </w:p>
    <w:p w14:paraId="400A0096" w14:textId="556C5062" w:rsidR="00DF34E5" w:rsidRDefault="000821C2" w:rsidP="008C36CB">
      <w:pPr>
        <w:spacing w:line="480" w:lineRule="auto"/>
      </w:pPr>
      <w:r>
        <w:tab/>
      </w:r>
      <w:r w:rsidR="00DF34E5">
        <w:t>A second unexpected observation is that the most common metric used for evaluating designs, interface energy,</w:t>
      </w:r>
      <w:r w:rsidR="001112F9">
        <w:fldChar w:fldCharType="begin"/>
      </w:r>
      <w:r w:rsidR="001112F9">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1112F9">
        <w:fldChar w:fldCharType="separate"/>
      </w:r>
      <w:r w:rsidR="001112F9" w:rsidRPr="00D704B6">
        <w:rPr>
          <w:noProof/>
          <w:vertAlign w:val="superscript"/>
        </w:rPr>
        <w:t>2</w:t>
      </w:r>
      <w:r w:rsidR="001112F9">
        <w:fldChar w:fldCharType="end"/>
      </w:r>
      <w:r w:rsidR="001112F9" w:rsidRPr="00D704B6">
        <w:rPr>
          <w:vertAlign w:val="superscript"/>
        </w:rPr>
        <w:t>,</w:t>
      </w:r>
      <w:r w:rsidR="001112F9" w:rsidRPr="00D704B6">
        <w:rPr>
          <w:vertAlign w:val="superscript"/>
        </w:rPr>
        <w:fldChar w:fldCharType="begin"/>
      </w:r>
      <w:r w:rsidR="005352D3">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1112F9" w:rsidRPr="00D704B6">
        <w:rPr>
          <w:vertAlign w:val="superscript"/>
        </w:rPr>
        <w:fldChar w:fldCharType="separate"/>
      </w:r>
      <w:r w:rsidR="001112F9" w:rsidRPr="00D704B6">
        <w:rPr>
          <w:noProof/>
          <w:vertAlign w:val="superscript"/>
        </w:rPr>
        <w:t>3</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1112F9" w:rsidRPr="00D704B6">
        <w:rPr>
          <w:vertAlign w:val="superscript"/>
        </w:rPr>
        <w:fldChar w:fldCharType="separate"/>
      </w:r>
      <w:r w:rsidR="001112F9" w:rsidRPr="00D704B6">
        <w:rPr>
          <w:noProof/>
          <w:vertAlign w:val="superscript"/>
        </w:rPr>
        <w:t>4</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1112F9" w:rsidRPr="00D704B6">
        <w:rPr>
          <w:vertAlign w:val="superscript"/>
        </w:rPr>
        <w:fldChar w:fldCharType="separate"/>
      </w:r>
      <w:r w:rsidR="001112F9" w:rsidRPr="00D704B6">
        <w:rPr>
          <w:noProof/>
          <w:vertAlign w:val="superscript"/>
        </w:rPr>
        <w:t>5</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1112F9" w:rsidRPr="00D704B6">
        <w:rPr>
          <w:vertAlign w:val="superscript"/>
        </w:rPr>
        <w:fldChar w:fldCharType="separate"/>
      </w:r>
      <w:r w:rsidR="001112F9" w:rsidRPr="00D704B6">
        <w:rPr>
          <w:noProof/>
          <w:vertAlign w:val="superscript"/>
        </w:rPr>
        <w:t>6</w:t>
      </w:r>
      <w:r w:rsidR="001112F9" w:rsidRPr="00D704B6">
        <w:rPr>
          <w:vertAlign w:val="superscript"/>
        </w:rPr>
        <w:fldChar w:fldCharType="end"/>
      </w:r>
      <w:r w:rsidR="001112F9">
        <w:t xml:space="preserve"> </w:t>
      </w:r>
      <w:r w:rsidR="00DF34E5">
        <w:t xml:space="preserve">is not selected by the algorithm to be predictive of any kinetic constant. Ideally this would be the single metric optimally correlated with either </w:t>
      </w:r>
      <w:r w:rsidR="004F15C1" w:rsidRPr="00AE71AE">
        <w:rPr>
          <w:i/>
        </w:rPr>
        <w:t>k</w:t>
      </w:r>
      <w:r w:rsidR="004F15C1" w:rsidRPr="00AE71AE">
        <w:rPr>
          <w:vertAlign w:val="subscript"/>
        </w:rPr>
        <w:t>cat</w:t>
      </w:r>
      <w:r w:rsidR="00DF34E5">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rsidP="008C36CB">
      <w:pPr>
        <w:spacing w:line="480" w:lineRule="auto"/>
      </w:pPr>
    </w:p>
    <w:p w14:paraId="5AC55E85" w14:textId="77777777" w:rsidR="00DF34E5" w:rsidRPr="00314013" w:rsidRDefault="00DF34E5" w:rsidP="008C36CB">
      <w:pPr>
        <w:spacing w:line="480" w:lineRule="auto"/>
        <w:rPr>
          <w:b/>
        </w:rPr>
      </w:pPr>
      <w:r w:rsidRPr="00314013">
        <w:rPr>
          <w:b/>
        </w:rPr>
        <w:t>DISCUSSION</w:t>
      </w:r>
    </w:p>
    <w:p w14:paraId="60C800F6" w14:textId="708B61C2" w:rsidR="00DF34E5" w:rsidRDefault="00DF34E5" w:rsidP="008C36CB">
      <w:pPr>
        <w:spacing w:line="480" w:lineRule="auto"/>
      </w:pPr>
      <w:r>
        <w:lastRenderedPageBreak/>
        <w:t xml:space="preserve">The Rosetta Molecular Modeling Suite has been successfully used to guide the engineering of a wide range of enzyme functions. However, there has been a limited ability to benchmark its predictive power for enzyme reengineering due to the lack of a large, </w:t>
      </w:r>
      <w:r w:rsidR="00C50367">
        <w:t xml:space="preserve">quantitative dataset that covers the effects of mutations to kinetic parameters over a large dynamic range. </w:t>
      </w:r>
      <w:r>
        <w:t xml:space="preserve">Here, we construct the first such dataset and report statistically significant evaluation of our ability to predict the functional effects of enzyme mutations. </w:t>
      </w:r>
    </w:p>
    <w:p w14:paraId="73D9C5BD" w14:textId="3311938D" w:rsidR="00DF34E5" w:rsidRDefault="00DF34E5" w:rsidP="008C36CB">
      <w:pPr>
        <w:spacing w:line="480" w:lineRule="auto"/>
      </w:pPr>
      <w:r>
        <w:tab/>
        <w:t xml:space="preserve">The data generated here uncovered new structure-function relationships in BglB, and provides </w:t>
      </w:r>
      <w:r w:rsidR="00FD1932">
        <w:t xml:space="preserve">a </w:t>
      </w:r>
      <w:r>
        <w:t>quantitative contribution towards catalysis of each amino acid in the active site. This systematic analysis revealed that several amino acids within the active site which are not directly involved in the reaction chemistry are almost as important to catalysis as the two residues which are directly involved in the chemistry. This highlights the</w:t>
      </w:r>
      <w:r w:rsidR="00FD1932">
        <w:t xml:space="preserve"> underlying</w:t>
      </w:r>
      <w:r>
        <w:t xml:space="preserve"> interdependence of the entire active site to catalyze the reaction.</w:t>
      </w:r>
      <w:r w:rsidR="00AF585E">
        <w:t xml:space="preserve"> </w:t>
      </w:r>
      <w:r>
        <w:t>This is consistent with a recent report exploring the interconnectedness of a network of five residues in alkaline phosphatase.</w:t>
      </w:r>
      <w:r w:rsidR="00821017">
        <w:fldChar w:fldCharType="begin"/>
      </w:r>
      <w:r w:rsidR="00B456CE">
        <w:instrText xml:space="preserve"> ADDIN EN.CITE &lt;EndNote&gt;&lt;Cite&gt;&lt;Author&gt;Sunden&lt;/Author&gt;&lt;Year&gt;2015&lt;/Year&gt;&lt;RecNum&gt;3&lt;/RecNum&gt;&lt;DisplayText&gt;&lt;style face="superscript"&gt;18&lt;/style&gt;&lt;/DisplayText&gt;&lt;record&gt;&lt;rec-number&gt;3&lt;/rec-number&gt;&lt;foreign-keys&gt;&lt;key app="EN" db-id="d22eawd51p0xrpezwr7vdtw2vasp9sx0w25d" timestamp="1431378241"&gt;3&lt;/key&gt;&lt;/foreign-keys&gt;&lt;ref-type name="Bill"&gt;4&lt;/ref-type&gt;&lt;contributors&gt;&lt;authors&gt;&lt;author&gt;Sunden, Fanny&lt;/author&gt;&lt;author&gt;Peck, Ariana&lt;/author&gt;&lt;author&gt;Salzman, Julia&lt;/author&gt;&lt;author&gt;Ressl, Susanne&lt;/author&gt;&lt;author&gt;Herschlag, Daniel&lt;/author&gt;&lt;author&gt;Kuriyan, John&lt;/author&gt;&lt;/authors&gt;&lt;/contributors&gt;&lt;titles&gt;&lt;title&gt;Extensive site-directed mutagenesis reveals interconnected functional units in the Alkaline Phosphatase active site&lt;/title&gt;&lt;secondary-title&gt;eLife Sciences&lt;/secondary-title&gt;&lt;/titles&gt;&lt;pages&gt;e06181&lt;/pages&gt;&lt;volume&gt;4&lt;/volume&gt;&lt;dates&gt;&lt;year&gt;2015&lt;/year&gt;&lt;pub-dates&gt;&lt;date&gt;Apr 22&lt;/date&gt;&lt;/pub-dates&gt;&lt;/dates&gt;&lt;publisher&gt;eLife Sciences Publications Limited&lt;/publisher&gt;&lt;label&gt;r00001&lt;/label&gt;&lt;urls&gt;&lt;related-urls&gt;&lt;url&gt;http://elifesciences.org/lookup/doi/10.7554/eLife.06181&lt;/url&gt;&lt;/related-urls&gt;&lt;/urls&gt;&lt;/record&gt;&lt;/Cite&gt;&lt;/EndNote&gt;</w:instrText>
      </w:r>
      <w:r w:rsidR="00821017">
        <w:fldChar w:fldCharType="separate"/>
      </w:r>
      <w:r w:rsidR="00B456CE" w:rsidRPr="00B456CE">
        <w:rPr>
          <w:noProof/>
          <w:vertAlign w:val="superscript"/>
        </w:rPr>
        <w:t>18</w:t>
      </w:r>
      <w:r w:rsidR="00821017">
        <w:fldChar w:fldCharType="end"/>
      </w:r>
    </w:p>
    <w:p w14:paraId="3B4FCD8D" w14:textId="0D2019A1" w:rsidR="00B456CE" w:rsidRDefault="00DF34E5" w:rsidP="003E150D">
      <w:pPr>
        <w:spacing w:line="480" w:lineRule="auto"/>
      </w:pPr>
      <w:r>
        <w:tab/>
        <w:t xml:space="preserve">The large dataset of kinetic constants generated enabled the use of machine learning techniques 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learning as predictive of function. This has significant implications for future design strategies since interface energy is one of the most common metrics currently used to evaluate enzyme designs. It may be pertinent to develop additional training datasets, such as we have done for BglB, in order to further quantify the appropriate </w:t>
      </w:r>
      <w:r>
        <w:lastRenderedPageBreak/>
        <w:t xml:space="preserve">metrics to be used for selecting designed mutants to functionally characterize in other enzyme systems. </w:t>
      </w:r>
      <w:r w:rsidR="00C50367">
        <w:t xml:space="preserve">Similarly, </w:t>
      </w:r>
      <w:r w:rsidR="00354D86">
        <w:t xml:space="preserve">the development and quantitative characterization of mutant datasets in the case of other enzymes will </w:t>
      </w:r>
      <w:r w:rsidR="007329C8">
        <w:t>show</w:t>
      </w:r>
      <w:r w:rsidR="00354D86">
        <w:t xml:space="preserve"> </w:t>
      </w:r>
      <w:r w:rsidR="007329C8">
        <w:t>which</w:t>
      </w:r>
      <w:r w:rsidR="00354D86">
        <w:t xml:space="preserve"> features are general </w:t>
      </w:r>
      <w:r w:rsidR="007329C8">
        <w:t xml:space="preserve">and which are </w:t>
      </w:r>
      <w:r w:rsidR="00354D86">
        <w:t xml:space="preserve">specific </w:t>
      </w:r>
      <w:r w:rsidR="007329C8">
        <w:t>to</w:t>
      </w:r>
      <w:r w:rsidR="00354D86">
        <w:t xml:space="preserve"> different enzymatic classes. </w:t>
      </w:r>
    </w:p>
    <w:p w14:paraId="20405EC0" w14:textId="37B08C23" w:rsidR="003E150D" w:rsidRDefault="00B456CE" w:rsidP="00B456CE">
      <w:pPr>
        <w:spacing w:line="480" w:lineRule="auto"/>
      </w:pPr>
      <w:r>
        <w:tab/>
      </w:r>
      <w:r w:rsidR="00D82E0D">
        <w:t>From the machine learning analysis</w:t>
      </w:r>
      <w:r w:rsidR="007329C8">
        <w:t xml:space="preserve">, </w:t>
      </w:r>
      <w:r w:rsidR="00D82E0D">
        <w:t>a</w:t>
      </w:r>
      <w:r w:rsidR="003E150D">
        <w:t>n interesting non-linear relationship</w:t>
      </w:r>
      <w:r w:rsidR="00D82E0D">
        <w:t xml:space="preserve"> between predicted and experimental rates</w:t>
      </w:r>
      <w:r w:rsidR="003E150D">
        <w:t xml:space="preserve"> is revealed as the residual error increases with the measured kinetic value</w:t>
      </w:r>
      <w:r w:rsidR="00D82E0D">
        <w:t xml:space="preserve"> (Figure 4</w:t>
      </w:r>
      <w:r>
        <w:t>,</w:t>
      </w:r>
      <w:r w:rsidR="00D82E0D">
        <w:t xml:space="preserve"> bottom panel)</w:t>
      </w:r>
      <w:r w:rsidR="003E150D">
        <w:t>. There are two factors that contribute to this effect. First</w:t>
      </w:r>
      <w:r w:rsidR="007329C8">
        <w:t>,</w:t>
      </w:r>
      <w:r w:rsidR="003E150D">
        <w:t xml:space="preserve"> as is evident from the histogram, mutants with lower activity have been sampled more in all cases, and the sampling size per bin tends to bias the error distribution. Second</w:t>
      </w:r>
      <w:r w:rsidR="007329C8">
        <w:t>,</w:t>
      </w:r>
      <w:r w:rsidR="003E150D">
        <w:t xml:space="preserve"> there are no features or feature combinations in the regression model that correlate well with the observed non-linearity. Non-linear regression methods (second-order polynomial and </w:t>
      </w:r>
      <w:r>
        <w:t>Poisson</w:t>
      </w:r>
      <w:r w:rsidR="003E150D">
        <w:t xml:space="preserve"> kernels) achieved similar performance</w:t>
      </w:r>
      <w:r w:rsidR="00D82E0D">
        <w:t xml:space="preserve"> (data not shown)</w:t>
      </w:r>
      <w:r w:rsidR="003E150D">
        <w:t xml:space="preserve">. As such, there is room for improvement in future studies by sampling uniformly the parameter space (which is difficult to predict </w:t>
      </w:r>
      <w:r w:rsidR="003E150D" w:rsidRPr="0036041C">
        <w:rPr>
          <w:i/>
        </w:rPr>
        <w:t>a priori</w:t>
      </w:r>
      <w:r w:rsidR="003E150D">
        <w:t xml:space="preserve"> but can be rectified by increasing the sample size)</w:t>
      </w:r>
      <w:r w:rsidR="00D82E0D">
        <w:t>.</w:t>
      </w:r>
      <w:r w:rsidR="00D611EC">
        <w:t xml:space="preserve"> </w:t>
      </w:r>
      <w:r w:rsidR="00D82E0D">
        <w:t xml:space="preserve">This could be achieved by building </w:t>
      </w:r>
      <w:r>
        <w:t>on</w:t>
      </w:r>
      <w:r w:rsidR="00D82E0D">
        <w:t xml:space="preserve"> </w:t>
      </w:r>
      <w:r>
        <w:t>recent</w:t>
      </w:r>
      <w:r w:rsidR="00D82E0D">
        <w:t xml:space="preserve"> high throughput experiments that systematically screen the phenotypic effect of every possible enzyme point mutant.</w:t>
      </w:r>
      <w:r w:rsidR="004A477D">
        <w:fldChar w:fldCharType="begin"/>
      </w:r>
      <w:r w:rsidR="004A477D">
        <w:instrText xml:space="preserve"> ADDIN EN.CITE &lt;EndNote&gt;&lt;Cite&gt;&lt;Author&gt;Stiffler&lt;/Author&gt;&lt;Year&gt;2015&lt;/Year&gt;&lt;RecNum&gt;34&lt;/RecNum&gt;&lt;DisplayText&gt;&lt;style face="superscript"&gt;19&lt;/style&gt;&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tion of Purifying Selection in TEM-1 β-Lactamase&lt;/title&gt;&lt;secondary-title&gt;Cell&lt;/secondary-title&gt;&lt;/titles&gt;&lt;periodical&gt;&lt;full-title&gt;Cell&lt;/full-title&gt;&lt;/periodical&gt;&lt;pages&gt;882-892&lt;/pages&gt;&lt;volume&gt;160&lt;/volume&gt;&lt;number&gt;5&lt;/number&gt;&lt;dates&gt;&lt;year&gt;2015&lt;/year&gt;&lt;/dates&gt;&lt;isbn&gt;0092-8674&lt;/isbn&gt;&lt;urls&gt;&lt;/urls&gt;&lt;/record&gt;&lt;/Cite&gt;&lt;/EndNote&gt;</w:instrText>
      </w:r>
      <w:r w:rsidR="004A477D">
        <w:fldChar w:fldCharType="separate"/>
      </w:r>
      <w:r w:rsidR="004A477D" w:rsidRPr="004A477D">
        <w:rPr>
          <w:noProof/>
          <w:vertAlign w:val="superscript"/>
        </w:rPr>
        <w:t>19</w:t>
      </w:r>
      <w:r w:rsidR="004A477D">
        <w:fldChar w:fldCharType="end"/>
      </w:r>
      <w:r w:rsidR="00D611EC">
        <w:t xml:space="preserve"> </w:t>
      </w:r>
      <w:r w:rsidR="00D82E0D">
        <w:t>A combination of high throughput screening with molecular modeling could be used to identify a subset of mutants to purify and kinetically characterize in order to maximize the information content when training new</w:t>
      </w:r>
      <w:r w:rsidR="007329C8">
        <w:t xml:space="preserve"> algorithms</w:t>
      </w:r>
      <w:r w:rsidR="00D82E0D">
        <w:t>.</w:t>
      </w:r>
      <w:r w:rsidR="00D611EC">
        <w:t xml:space="preserve"> </w:t>
      </w:r>
      <w:r w:rsidR="00D82E0D">
        <w:t xml:space="preserve">In addition, </w:t>
      </w:r>
      <w:r w:rsidR="003E150D">
        <w:t xml:space="preserve">introducing informative features that capture different aspects of the variation observed and exploring other non-linear regression methods that balance </w:t>
      </w:r>
      <w:r w:rsidR="003E150D">
        <w:lastRenderedPageBreak/>
        <w:t>the bias-variance trade-off</w:t>
      </w:r>
      <w:r w:rsidR="00D82E0D">
        <w:t xml:space="preserve"> could be used to address the non-linear relationship between predicted and experimental kinetic constants</w:t>
      </w:r>
      <w:r w:rsidR="003E150D">
        <w:t>.</w:t>
      </w:r>
    </w:p>
    <w:p w14:paraId="0483E4D7" w14:textId="2134CDEF" w:rsidR="00DF34E5" w:rsidRDefault="003E150D" w:rsidP="004A477D">
      <w:pPr>
        <w:spacing w:line="480" w:lineRule="auto"/>
        <w:ind w:firstLine="720"/>
      </w:pPr>
      <w:r>
        <w:t xml:space="preserve">This work </w:t>
      </w:r>
      <w:r w:rsidR="007329C8">
        <w:t>shows</w:t>
      </w:r>
      <w:r w:rsidR="00354D86">
        <w:t xml:space="preserve"> how constrained statistical learning can be integrated with </w:t>
      </w:r>
      <w:r w:rsidR="00AC16C7">
        <w:t>measured</w:t>
      </w:r>
      <w:r w:rsidR="00D82E0D">
        <w:t xml:space="preserve"> functional effect</w:t>
      </w:r>
      <w:r w:rsidR="00AC16C7">
        <w:t>s of a mutation</w:t>
      </w:r>
      <w:r w:rsidR="00D82E0D">
        <w:t xml:space="preserve"> on enzyme kinetic constants in order to build predictive models</w:t>
      </w:r>
      <w:r w:rsidR="00354D86">
        <w:t xml:space="preserve">. As more datasets </w:t>
      </w:r>
      <w:r w:rsidR="007329C8">
        <w:t xml:space="preserve">of </w:t>
      </w:r>
      <w:r w:rsidR="00AC16C7">
        <w:t xml:space="preserve">kinetically characterized </w:t>
      </w:r>
      <w:r w:rsidR="00354D86">
        <w:t xml:space="preserve">mutant variants become available for a variety of </w:t>
      </w:r>
      <w:r w:rsidR="00F41B5C">
        <w:t>enzymes</w:t>
      </w:r>
      <w:r w:rsidR="00354D86">
        <w:t>, our understanding of how these systems function and our ability to identify the most informative features will increase. Integration of these data-driven methods with enzyme redesign algorithms has the potential to significantly increase the predictive performance of the computational tools that are currently available</w:t>
      </w:r>
      <w:r w:rsidR="00312061">
        <w:t>, with far-reaching applications.</w:t>
      </w:r>
    </w:p>
    <w:p w14:paraId="121ED17B" w14:textId="77777777" w:rsidR="00DF763B" w:rsidRDefault="00DF763B" w:rsidP="008C36CB">
      <w:pPr>
        <w:spacing w:line="480" w:lineRule="auto"/>
      </w:pPr>
    </w:p>
    <w:p w14:paraId="52EEC546" w14:textId="77777777" w:rsidR="00DF34E5" w:rsidRPr="00DF763B" w:rsidRDefault="00DF34E5" w:rsidP="008C36CB">
      <w:pPr>
        <w:spacing w:line="480" w:lineRule="auto"/>
        <w:rPr>
          <w:b/>
        </w:rPr>
      </w:pPr>
      <w:r w:rsidRPr="00DF763B">
        <w:rPr>
          <w:b/>
        </w:rPr>
        <w:t>CONCLUSION</w:t>
      </w:r>
    </w:p>
    <w:p w14:paraId="2D12FEF9" w14:textId="6806E3F4" w:rsidR="00DF34E5" w:rsidRDefault="00DF34E5" w:rsidP="008C36CB">
      <w:pPr>
        <w:spacing w:line="480" w:lineRule="auto"/>
      </w:pPr>
      <w:r>
        <w:t>In this work, over 100 computationally-designed mutants of a family 1 glucosidase were produced, purified, and kinetically characterized. This dataset revealed new insights into structure-function relationships in BglB. Using readily calculated structural features machine learning protocols were employed to select a subset of features 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8C36CB">
      <w:pPr>
        <w:spacing w:line="480" w:lineRule="auto"/>
        <w:rPr>
          <w:b/>
        </w:rPr>
      </w:pPr>
    </w:p>
    <w:p w14:paraId="4CCC698D" w14:textId="77777777" w:rsidR="00DF34E5" w:rsidRPr="00457A0B" w:rsidRDefault="00DF34E5" w:rsidP="008C36CB">
      <w:pPr>
        <w:spacing w:line="480" w:lineRule="auto"/>
        <w:rPr>
          <w:b/>
        </w:rPr>
      </w:pPr>
      <w:r w:rsidRPr="00457A0B">
        <w:rPr>
          <w:b/>
        </w:rPr>
        <w:lastRenderedPageBreak/>
        <w:t>METHODS</w:t>
      </w:r>
    </w:p>
    <w:p w14:paraId="58FA30EB" w14:textId="77777777" w:rsidR="00DF34E5" w:rsidRPr="00457A0B" w:rsidRDefault="00DF34E5" w:rsidP="008C36CB">
      <w:pPr>
        <w:spacing w:line="480" w:lineRule="auto"/>
        <w:rPr>
          <w:b/>
        </w:rPr>
      </w:pPr>
      <w:r w:rsidRPr="00457A0B">
        <w:rPr>
          <w:b/>
        </w:rPr>
        <w:t>Molecular modeling for mutant selection</w:t>
      </w:r>
    </w:p>
    <w:p w14:paraId="11339A64" w14:textId="64584F11" w:rsidR="00DF34E5" w:rsidRDefault="00DF34E5" w:rsidP="008C36CB">
      <w:pPr>
        <w:spacing w:line="480" w:lineRule="auto"/>
      </w:pPr>
      <w:r>
        <w:t xml:space="preserve">The crystal structure of recombinant BglB </w:t>
      </w:r>
      <w:r w:rsidR="00284FAA">
        <w:t xml:space="preserve">in complex with </w:t>
      </w:r>
      <w:r>
        <w:t>the substrate analog 2-deoxy-2-fluoro-</w:t>
      </w:r>
      <w:r w:rsidRPr="0073693D">
        <w:rPr>
          <w:rFonts w:ascii="Symbol" w:hAnsi="Symbol"/>
        </w:rPr>
        <w:t></w:t>
      </w:r>
      <w:r>
        <w:t>-D-glucopyranose was used to identify the substrate binding pocket and the catalytic residues. Functional constraints were used to define catalytic distances, angles, and dihedrals among 4-nitrophenyl-ß-D-glucoside, E164, E353, and Y295. The structure was then loaded into Foldit, a graphical user interface to Rosetta. Point mutations to the protein were modeled and scored and those with reasonable energies (less than 5 Rosetta energy units higher than the native structure) were chosen.</w:t>
      </w:r>
    </w:p>
    <w:p w14:paraId="03B69AD7" w14:textId="77777777" w:rsidR="00DF34E5" w:rsidRDefault="00DF34E5" w:rsidP="008C36CB">
      <w:pPr>
        <w:spacing w:line="480" w:lineRule="auto"/>
      </w:pPr>
    </w:p>
    <w:p w14:paraId="0F5ED98A" w14:textId="77777777" w:rsidR="00DF34E5" w:rsidRPr="00F475B9" w:rsidRDefault="00DF34E5" w:rsidP="008C36CB">
      <w:pPr>
        <w:spacing w:line="480" w:lineRule="auto"/>
        <w:rPr>
          <w:b/>
        </w:rPr>
      </w:pPr>
      <w:r w:rsidRPr="00F475B9">
        <w:rPr>
          <w:b/>
        </w:rPr>
        <w:t>Mutagenesis, expression, and purification</w:t>
      </w:r>
    </w:p>
    <w:p w14:paraId="44CC35C9" w14:textId="1B54807C" w:rsidR="00DF34E5" w:rsidRDefault="00DF34E5" w:rsidP="008C36CB">
      <w:pPr>
        <w:spacing w:line="480" w:lineRule="auto"/>
      </w:pPr>
      <w:r>
        <w:t>The BglB gene was codon-optimized for E. coli, synthesized as a DNA String by Life Technologies, and cloned into a pET29b+ vector using Gibson assembly.</w:t>
      </w:r>
      <w:r w:rsidR="00291C66">
        <w:fldChar w:fldCharType="begin"/>
      </w:r>
      <w:r w:rsidR="004A477D">
        <w:instrText xml:space="preserve"> ADDIN EN.CITE &lt;EndNote&gt;&lt;Cite&gt;&lt;Author&gt;Gibson&lt;/Author&gt;&lt;Year&gt;2009&lt;/Year&gt;&lt;RecNum&gt;24&lt;/RecNum&gt;&lt;DisplayText&gt;&lt;style face="superscript"&gt;20&lt;/style&gt;&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4A477D" w:rsidRPr="004A477D">
        <w:rPr>
          <w:noProof/>
          <w:vertAlign w:val="superscript"/>
        </w:rPr>
        <w:t>20</w:t>
      </w:r>
      <w:r w:rsidR="00291C66">
        <w:fldChar w:fldCharType="end"/>
      </w:r>
      <w:r>
        <w:t xml:space="preserve"> Site-directed mutagenesis performed according to the method developed by Kunkel was used to generate mutations to BglB via the Transcriptic cloud laboratory platform. Variants were expressed and purified via immobilized metal ion affinity chromatography and assessed using 4-20% gradient SDS-PAGE Bolt Gels from Life Technologies.</w:t>
      </w:r>
    </w:p>
    <w:p w14:paraId="693831C4" w14:textId="77777777" w:rsidR="00DF34E5" w:rsidRDefault="00DF34E5" w:rsidP="008C36CB">
      <w:pPr>
        <w:spacing w:line="480" w:lineRule="auto"/>
      </w:pPr>
    </w:p>
    <w:p w14:paraId="2BDA0C90" w14:textId="77777777" w:rsidR="00DF34E5" w:rsidRPr="007F744E" w:rsidRDefault="00DF34E5" w:rsidP="008C36CB">
      <w:pPr>
        <w:spacing w:line="480" w:lineRule="auto"/>
        <w:rPr>
          <w:b/>
        </w:rPr>
      </w:pPr>
      <w:r w:rsidRPr="007F744E">
        <w:rPr>
          <w:b/>
        </w:rPr>
        <w:t>Kinetic characterization</w:t>
      </w:r>
    </w:p>
    <w:p w14:paraId="6720BA6A" w14:textId="77777777" w:rsidR="00DF34E5" w:rsidRDefault="00DF34E5" w:rsidP="008C36CB">
      <w:pPr>
        <w:spacing w:line="480" w:lineRule="auto"/>
      </w:pPr>
      <w:r>
        <w:t xml:space="preserve">The activity of the computationally designed enzyme variants was measured by monitoring the production of 4-nitrophenol. Mutant proteins ranging in </w:t>
      </w:r>
      <w:r>
        <w:lastRenderedPageBreak/>
        <w:t xml:space="preserve">concentration from 0.1 to 1.7 mg/mL were aliquotted in triplicate in 25 µL volumes and 75 µL of </w:t>
      </w:r>
      <w:r w:rsidRPr="00AD4DE1">
        <w:rPr>
          <w:i/>
        </w:rPr>
        <w:t>p</w:t>
      </w:r>
      <w:r>
        <w:t xml:space="preserve">-nitrophenyl-ß-D-glucoside (100 mM, 25 mM, 6.25 mM, 1.6 mM, 0.4 mM, 0.1 mM, or 0.02 mM)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Michaelis-Menten equation using SciPy. </w:t>
      </w:r>
    </w:p>
    <w:p w14:paraId="6D9C66FF" w14:textId="77777777" w:rsidR="00DF34E5" w:rsidRDefault="00DF34E5" w:rsidP="008C36CB">
      <w:pPr>
        <w:spacing w:line="480" w:lineRule="auto"/>
      </w:pPr>
    </w:p>
    <w:p w14:paraId="24283375" w14:textId="77777777" w:rsidR="00DF34E5" w:rsidRPr="00DF046C" w:rsidRDefault="00DF34E5" w:rsidP="008C36CB">
      <w:pPr>
        <w:spacing w:line="480" w:lineRule="auto"/>
        <w:rPr>
          <w:b/>
        </w:rPr>
      </w:pPr>
      <w:r w:rsidRPr="00DF046C">
        <w:rPr>
          <w:b/>
        </w:rPr>
        <w:t>Predictive modeling</w:t>
      </w:r>
    </w:p>
    <w:p w14:paraId="354ADBDB" w14:textId="780006AE" w:rsidR="00DF34E5" w:rsidRDefault="00DF34E5" w:rsidP="008C36CB">
      <w:pPr>
        <w:spacing w:line="480" w:lineRule="auto"/>
      </w:pPr>
      <w:r>
        <w:t xml:space="preserve">One hundred molecular models of each mutant enzyme were made using the Rosetta Molecular Modeling Suite by Monte Carlo optimization of total system energy and the lowest 10 selected for feature generation. Elastic net regularization was used to select the most informative features. To evaluate the prediction performance of the method, stratified 10-fold cross-validation together with 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w:t>
      </w:r>
      <w:r>
        <w:lastRenderedPageBreak/>
        <w:t xml:space="preserve">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8C36CB">
      <w:pPr>
        <w:spacing w:line="480" w:lineRule="auto"/>
      </w:pPr>
    </w:p>
    <w:p w14:paraId="13E13DEC" w14:textId="77777777" w:rsidR="00DF34E5" w:rsidRPr="00721840" w:rsidRDefault="00DF34E5" w:rsidP="008C36CB">
      <w:pPr>
        <w:spacing w:line="480" w:lineRule="auto"/>
        <w:rPr>
          <w:b/>
        </w:rPr>
      </w:pPr>
      <w:r w:rsidRPr="00721840">
        <w:rPr>
          <w:b/>
        </w:rPr>
        <w:t xml:space="preserve">ASSOCIATED CONTENT </w:t>
      </w:r>
    </w:p>
    <w:p w14:paraId="3919B4D9" w14:textId="05F5EFF1" w:rsidR="00AE71AE" w:rsidRPr="00721840" w:rsidRDefault="00DF34E5" w:rsidP="008C36CB">
      <w:pPr>
        <w:spacing w:line="480" w:lineRule="auto"/>
        <w:rPr>
          <w:b/>
        </w:rPr>
      </w:pPr>
      <w:r w:rsidRPr="00721840">
        <w:rPr>
          <w:b/>
        </w:rPr>
        <w:t>Supporting Information</w:t>
      </w:r>
    </w:p>
    <w:p w14:paraId="08D025D3" w14:textId="39EAAD92" w:rsidR="00DF34E5" w:rsidRDefault="00DF34E5" w:rsidP="008C36CB">
      <w:pPr>
        <w:spacing w:line="480" w:lineRule="auto"/>
      </w:pPr>
      <w:r>
        <w:t>A full list of mutations selected, the distribution of yields for all 104 mutants, experimentally measured kinetic constants for each mutant, nonlinear regression analyses, the inh</w:t>
      </w:r>
      <w:r w:rsidR="00721840">
        <w:t xml:space="preserve">ibition parameter </w:t>
      </w:r>
      <w:ins w:id="2" w:author="Alex" w:date="2015-05-20T20:40:00Z">
        <w:r w:rsidR="006B1916">
          <w:t>K</w:t>
        </w:r>
        <w:r w:rsidR="006B1916">
          <w:rPr>
            <w:vertAlign w:val="subscript"/>
          </w:rPr>
          <w:t>i</w:t>
        </w:r>
        <w:r w:rsidR="006B1916">
          <w:t xml:space="preserve"> </w:t>
        </w:r>
      </w:ins>
      <w:r>
        <w:t>for mutants exhibiting substrate inhibition, models of Q19A and R240A, an example set of Rosetta input files for wild type BglB, and PCC and SRC values for all features</w:t>
      </w:r>
      <w:r w:rsidR="00284FAA">
        <w:t>, and a conservation analysis of the BglB active site</w:t>
      </w:r>
      <w:r>
        <w:t xml:space="preserve"> are included as supporting information. This material is available free of charge via the Internet at http://pubs.acs.org.</w:t>
      </w:r>
    </w:p>
    <w:p w14:paraId="688D3E0F" w14:textId="77777777" w:rsidR="00AE71AE" w:rsidRPr="00726317" w:rsidRDefault="00AE71AE" w:rsidP="008C36CB">
      <w:pPr>
        <w:spacing w:line="480" w:lineRule="auto"/>
        <w:rPr>
          <w:b/>
        </w:rPr>
      </w:pPr>
    </w:p>
    <w:p w14:paraId="52EBBF90" w14:textId="42F59B6F" w:rsidR="00AE71AE" w:rsidRPr="00726317" w:rsidRDefault="00DF34E5" w:rsidP="008C36CB">
      <w:pPr>
        <w:spacing w:line="480" w:lineRule="auto"/>
        <w:rPr>
          <w:b/>
        </w:rPr>
      </w:pPr>
      <w:r w:rsidRPr="00726317">
        <w:rPr>
          <w:b/>
        </w:rPr>
        <w:t>AUTHOR INFORMATION</w:t>
      </w:r>
    </w:p>
    <w:p w14:paraId="0EBA6C0A" w14:textId="61DB2030" w:rsidR="00AE71AE" w:rsidRDefault="009F05B6" w:rsidP="008C36CB">
      <w:pPr>
        <w:spacing w:line="480" w:lineRule="auto"/>
      </w:pPr>
      <w:r>
        <w:t xml:space="preserve">Corresponding Author: </w:t>
      </w:r>
      <w:r w:rsidR="00DF34E5">
        <w:t>jbsiegel@ucdavis.edu</w:t>
      </w:r>
    </w:p>
    <w:p w14:paraId="41D0641A" w14:textId="7B119B11" w:rsidR="00AE71AE" w:rsidRDefault="00850A66" w:rsidP="008C36CB">
      <w:pPr>
        <w:spacing w:line="480" w:lineRule="auto"/>
      </w:pPr>
      <w:ins w:id="3" w:author="Alex" w:date="2015-05-20T20:38:00Z">
        <w:r>
          <w:t xml:space="preserve">* These authors </w:t>
        </w:r>
      </w:ins>
      <w:bookmarkStart w:id="4" w:name="_GoBack"/>
      <w:bookmarkEnd w:id="4"/>
      <w:r w:rsidR="0084174E">
        <w:t>contributed equally</w:t>
      </w:r>
    </w:p>
    <w:p w14:paraId="26B4F9D6" w14:textId="77777777" w:rsidR="0084174E" w:rsidRDefault="0084174E" w:rsidP="008C36CB">
      <w:pPr>
        <w:spacing w:line="480" w:lineRule="auto"/>
      </w:pPr>
    </w:p>
    <w:p w14:paraId="187ABF13" w14:textId="104291E7" w:rsidR="00DF34E5" w:rsidRDefault="00DF34E5" w:rsidP="008C36CB">
      <w:pPr>
        <w:spacing w:line="480" w:lineRule="auto"/>
      </w:pPr>
      <w:r w:rsidRPr="00726317">
        <w:rPr>
          <w:b/>
        </w:rPr>
        <w:t>ACKNOWLEDGMENT</w:t>
      </w:r>
      <w:r w:rsidR="00AE71AE" w:rsidRPr="00726317">
        <w:rPr>
          <w:b/>
        </w:rPr>
        <w:t>S</w:t>
      </w:r>
    </w:p>
    <w:p w14:paraId="3800F2D3" w14:textId="7B4144BF" w:rsidR="00DF34E5" w:rsidRDefault="00DF34E5" w:rsidP="008C36CB">
      <w:pPr>
        <w:spacing w:line="480" w:lineRule="auto"/>
      </w:pPr>
      <w:r>
        <w:t xml:space="preserve">This work was supported by ARO #201121557 and NSF #1254205 (IT) and Sloan #BR2014-012 and UC Davis Startup Funds (JBS). </w:t>
      </w:r>
      <w:r w:rsidR="00FD1932">
        <w:t xml:space="preserve">We are grateful to </w:t>
      </w:r>
      <w:r w:rsidR="000955ED">
        <w:t xml:space="preserve">James E. Lucas, </w:t>
      </w:r>
      <w:r w:rsidR="00FD1932">
        <w:t>David</w:t>
      </w:r>
      <w:r w:rsidR="000955ED">
        <w:t xml:space="preserve"> K.</w:t>
      </w:r>
      <w:r w:rsidR="00FD1932">
        <w:t xml:space="preserve"> Wilson, and Jeremy H. Mills for insightful comments and discussions that helped shape this manuscript.</w:t>
      </w:r>
    </w:p>
    <w:p w14:paraId="18A30A57" w14:textId="77777777" w:rsidR="00AE71AE" w:rsidRDefault="00AE71AE" w:rsidP="008C36CB">
      <w:pPr>
        <w:spacing w:line="480" w:lineRule="auto"/>
      </w:pPr>
    </w:p>
    <w:p w14:paraId="3C4CD8A5" w14:textId="6839F97A" w:rsidR="00AE71AE" w:rsidRPr="00224C00" w:rsidRDefault="00DF34E5" w:rsidP="008C36CB">
      <w:pPr>
        <w:spacing w:line="480" w:lineRule="auto"/>
        <w:rPr>
          <w:b/>
        </w:rPr>
      </w:pPr>
      <w:r w:rsidRPr="00224C00">
        <w:rPr>
          <w:b/>
        </w:rPr>
        <w:lastRenderedPageBreak/>
        <w:t>ABBREVIATIONS</w:t>
      </w:r>
    </w:p>
    <w:p w14:paraId="4E512401" w14:textId="64E40F8D" w:rsidR="00DF34E5" w:rsidRDefault="00DF34E5" w:rsidP="008C36CB">
      <w:pPr>
        <w:spacing w:line="480" w:lineRule="auto"/>
      </w:pPr>
      <w:r>
        <w:t xml:space="preserve">pNPG, </w:t>
      </w:r>
      <w:r w:rsidRPr="00AD4DE1">
        <w:rPr>
          <w:i/>
        </w:rPr>
        <w:t>p</w:t>
      </w:r>
      <w:r>
        <w:t>-nitrophenyl-ß-D-glucoside</w:t>
      </w:r>
      <w:r w:rsidR="0084174E">
        <w:t>;</w:t>
      </w:r>
      <w:r>
        <w:t xml:space="preserve"> RMSD</w:t>
      </w:r>
      <w:r w:rsidR="0084174E">
        <w:t>,</w:t>
      </w:r>
      <w:r>
        <w:t xml:space="preserve"> root-mean-square deviation</w:t>
      </w:r>
    </w:p>
    <w:p w14:paraId="44EA066D" w14:textId="77777777" w:rsidR="00AE71AE" w:rsidRDefault="00AE71AE" w:rsidP="008C36CB">
      <w:pPr>
        <w:spacing w:line="480" w:lineRule="auto"/>
      </w:pPr>
    </w:p>
    <w:p w14:paraId="0FC7A150" w14:textId="61056394" w:rsidR="00DF34E5" w:rsidRDefault="00AE71AE" w:rsidP="008C36CB">
      <w:pPr>
        <w:spacing w:line="480" w:lineRule="auto"/>
        <w:rPr>
          <w:b/>
        </w:rPr>
      </w:pPr>
      <w:r w:rsidRPr="00224C00">
        <w:rPr>
          <w:b/>
        </w:rPr>
        <w:t>FIGURES</w:t>
      </w:r>
    </w:p>
    <w:p w14:paraId="00BBB034" w14:textId="3B635A36" w:rsidR="00E90005" w:rsidRDefault="00E90005">
      <w:pPr>
        <w:rPr>
          <w:b/>
        </w:rPr>
      </w:pPr>
      <w:r>
        <w:rPr>
          <w:b/>
        </w:rPr>
        <w:br w:type="page"/>
      </w:r>
    </w:p>
    <w:p w14:paraId="6D88AE43" w14:textId="77777777" w:rsidR="00E90005" w:rsidRPr="00224C00" w:rsidRDefault="00E90005" w:rsidP="008C36CB">
      <w:pPr>
        <w:spacing w:line="480" w:lineRule="auto"/>
        <w:rPr>
          <w:b/>
        </w:rPr>
      </w:pPr>
    </w:p>
    <w:p w14:paraId="7884413E" w14:textId="1B5FBEDB" w:rsidR="00DF34E5" w:rsidRDefault="00B140EE" w:rsidP="008C36CB">
      <w:pPr>
        <w:spacing w:line="480" w:lineRule="auto"/>
      </w:pPr>
      <w:r>
        <w:rPr>
          <w:noProof/>
        </w:rPr>
        <w:drawing>
          <wp:inline distT="0" distB="0" distL="0" distR="0" wp14:anchorId="4329A808" wp14:editId="5A416FA0">
            <wp:extent cx="5486400"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5">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4C7D6CC" w14:textId="77777777" w:rsidR="00DF34E5" w:rsidRPr="00794F66" w:rsidRDefault="00DF34E5" w:rsidP="008C36CB">
      <w:pPr>
        <w:spacing w:line="480" w:lineRule="auto"/>
        <w:rPr>
          <w:b/>
        </w:rPr>
      </w:pPr>
      <w:r w:rsidRPr="00794F66">
        <w:rPr>
          <w:b/>
        </w:rPr>
        <w:t xml:space="preserve">Figure 1. Structure and catalyzed reaction of BglB </w:t>
      </w:r>
    </w:p>
    <w:p w14:paraId="0187F98D" w14:textId="258DC442" w:rsidR="00DF34E5" w:rsidRDefault="00DF34E5" w:rsidP="008C36CB">
      <w:pPr>
        <w:spacing w:line="480" w:lineRule="auto"/>
      </w:pPr>
      <w:r>
        <w:t xml:space="preserve">(A) Structure of BglB in complex with the modeled </w:t>
      </w:r>
      <w:r w:rsidRPr="00AD4DE1">
        <w:rPr>
          <w:i/>
        </w:rPr>
        <w:t>p</w:t>
      </w:r>
      <w:r>
        <w:t>-nitropheny</w:t>
      </w:r>
      <w:r w:rsidR="00DA6C73">
        <w:t>l-ß-D-glucoside used for design</w:t>
      </w:r>
      <w:r w:rsidR="00AC16C7">
        <w:t>.</w:t>
      </w:r>
      <w:r w:rsidR="00DA6C73">
        <w:t xml:space="preserve"> </w:t>
      </w:r>
      <w:r>
        <w:t>Alpha carbons of residues mutated shown as blue spheres</w:t>
      </w:r>
      <w:r w:rsidR="00AC16C7">
        <w:t>. The image was generated with</w:t>
      </w:r>
      <w:r>
        <w:t xml:space="preserve"> </w:t>
      </w:r>
      <w:r w:rsidR="00AC16C7">
        <w:t>PyMOL.</w:t>
      </w:r>
      <w:r w:rsidR="00AC16C7">
        <w:fldChar w:fldCharType="begin"/>
      </w:r>
      <w:r w:rsidR="004A477D">
        <w:instrText xml:space="preserve"> ADDIN EN.CITE &lt;EndNote&gt;&lt;Cite&gt;&lt;Author&gt;DeLano&lt;/Author&gt;&lt;Year&gt;2002&lt;/Year&gt;&lt;RecNum&gt;26&lt;/RecNum&gt;&lt;DisplayText&gt;&lt;style face="superscript"&gt;21&lt;/style&gt;&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rsidR="00AC16C7">
        <w:fldChar w:fldCharType="separate"/>
      </w:r>
      <w:r w:rsidR="004A477D" w:rsidRPr="004A477D">
        <w:rPr>
          <w:noProof/>
          <w:vertAlign w:val="superscript"/>
        </w:rPr>
        <w:t>21</w:t>
      </w:r>
      <w:r w:rsidR="00AC16C7">
        <w:fldChar w:fldCharType="end"/>
      </w:r>
      <w:r w:rsidR="00AC16C7">
        <w:t xml:space="preserve"> </w:t>
      </w:r>
      <w:r>
        <w:t>(B) The BglB–catalyzed reaction on p-nitrophenyl-ß-D-glucoside used to evaluate kinetic constants of designed mutants</w:t>
      </w:r>
    </w:p>
    <w:p w14:paraId="1B643940" w14:textId="6EF503D8" w:rsidR="00B140EE" w:rsidRDefault="00B140EE">
      <w:r>
        <w:br w:type="page"/>
      </w:r>
    </w:p>
    <w:p w14:paraId="48A16D21" w14:textId="77777777" w:rsidR="00B140EE" w:rsidRDefault="00B140EE" w:rsidP="008C36CB">
      <w:pPr>
        <w:spacing w:line="480" w:lineRule="auto"/>
      </w:pPr>
    </w:p>
    <w:p w14:paraId="587D347E" w14:textId="1C75A542" w:rsidR="00DF34E5" w:rsidRDefault="00B140EE" w:rsidP="008C36CB">
      <w:pPr>
        <w:spacing w:line="480" w:lineRule="auto"/>
      </w:pPr>
      <w:r>
        <w:rPr>
          <w:noProof/>
        </w:rPr>
        <w:drawing>
          <wp:inline distT="0" distB="0" distL="0" distR="0" wp14:anchorId="68519ABC" wp14:editId="1EB7F758">
            <wp:extent cx="5486400" cy="5077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6">
                      <a:extLst>
                        <a:ext uri="{28A0092B-C50C-407E-A947-70E740481C1C}">
                          <a14:useLocalDpi xmlns:a14="http://schemas.microsoft.com/office/drawing/2010/main" val="0"/>
                        </a:ext>
                      </a:extLst>
                    </a:blip>
                    <a:stretch>
                      <a:fillRect/>
                    </a:stretch>
                  </pic:blipFill>
                  <pic:spPr>
                    <a:xfrm>
                      <a:off x="0" y="0"/>
                      <a:ext cx="5486400" cy="5077460"/>
                    </a:xfrm>
                    <a:prstGeom prst="rect">
                      <a:avLst/>
                    </a:prstGeom>
                  </pic:spPr>
                </pic:pic>
              </a:graphicData>
            </a:graphic>
          </wp:inline>
        </w:drawing>
      </w:r>
    </w:p>
    <w:p w14:paraId="5653AE4C" w14:textId="77777777" w:rsidR="00DF34E5" w:rsidRPr="00794F66" w:rsidRDefault="00DF34E5" w:rsidP="008C36CB">
      <w:pPr>
        <w:spacing w:line="480" w:lineRule="auto"/>
        <w:rPr>
          <w:b/>
        </w:rPr>
      </w:pPr>
      <w:r w:rsidRPr="00794F66">
        <w:rPr>
          <w:b/>
        </w:rPr>
        <w:t>Figure 2. Log scale relative kinetic constants of 104 BglB mutants</w:t>
      </w:r>
    </w:p>
    <w:p w14:paraId="63528DD2" w14:textId="2737304F" w:rsidR="00DF34E5" w:rsidRDefault="00DF34E5" w:rsidP="008C36CB">
      <w:pPr>
        <w:spacing w:line="480" w:lineRule="auto"/>
      </w:pPr>
      <w:r>
        <w:t xml:space="preserve">The heatmap depicts the effect of each mutation on each kinetic constant relative to native BglB, normalized at 0. As indicated in the color legend, gold is for higher value and blue for a lower value. </w:t>
      </w:r>
      <w:r w:rsidR="00AC16C7">
        <w:t>The metric 1/K</w:t>
      </w:r>
      <w:r w:rsidR="00AC16C7" w:rsidRPr="00BE115D">
        <w:rPr>
          <w:vertAlign w:val="subscript"/>
        </w:rPr>
        <w:t>M</w:t>
      </w:r>
      <w:r w:rsidR="00AC16C7">
        <w:t xml:space="preserve"> is used so a higher value is consistently corresponding to a better kinetic constant when evaluating </w:t>
      </w:r>
      <w:r w:rsidR="00AC16C7" w:rsidRPr="00BE115D">
        <w:rPr>
          <w:i/>
        </w:rPr>
        <w:t>k</w:t>
      </w:r>
      <w:r w:rsidR="00AC16C7" w:rsidRPr="00BE115D">
        <w:rPr>
          <w:vertAlign w:val="subscript"/>
        </w:rPr>
        <w:t>cat</w:t>
      </w:r>
      <w:r w:rsidR="00AC16C7">
        <w:t xml:space="preserve">, </w:t>
      </w:r>
      <w:r w:rsidR="00AC16C7" w:rsidRPr="00BE115D">
        <w:rPr>
          <w:i/>
        </w:rPr>
        <w:t>k</w:t>
      </w:r>
      <w:r w:rsidR="00AC16C7" w:rsidRPr="00BE115D">
        <w:rPr>
          <w:vertAlign w:val="subscript"/>
        </w:rPr>
        <w:t>cat</w:t>
      </w:r>
      <w:r w:rsidR="00AC16C7">
        <w:t>/K</w:t>
      </w:r>
      <w:r w:rsidR="00AC16C7">
        <w:rPr>
          <w:vertAlign w:val="subscript"/>
        </w:rPr>
        <w:t>M</w:t>
      </w:r>
      <w:r w:rsidR="00AC16C7">
        <w:t>, and K</w:t>
      </w:r>
      <w:r w:rsidR="00AC16C7" w:rsidRPr="00BE115D">
        <w:rPr>
          <w:vertAlign w:val="subscript"/>
        </w:rPr>
        <w:t>M</w:t>
      </w:r>
      <w:r w:rsidR="00AC16C7">
        <w:t xml:space="preserve">. </w:t>
      </w:r>
      <w:r>
        <w:t xml:space="preserve">If the kinetic constant was not measurable, an X is depicted in the box. Proteins that were expressed as soluble protein with a purification yield of &gt;0.1 mg/mL, and </w:t>
      </w:r>
      <w:r>
        <w:lastRenderedPageBreak/>
        <w:t>validated by SDS-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r w:rsidR="004F15C1" w:rsidRPr="00AE71AE">
        <w:rPr>
          <w:i/>
        </w:rPr>
        <w:t>k</w:t>
      </w:r>
      <w:r w:rsidR="004F15C1" w:rsidRPr="00AE71AE">
        <w:rPr>
          <w:vertAlign w:val="subscript"/>
        </w:rPr>
        <w:t>cat</w:t>
      </w:r>
      <w:r>
        <w:t>), 0.6–85 mM (</w:t>
      </w:r>
      <w:r w:rsidR="004F15C1">
        <w:t>K</w:t>
      </w:r>
      <w:r w:rsidR="004F15C1" w:rsidRPr="004F15C1">
        <w:rPr>
          <w:vertAlign w:val="subscript"/>
        </w:rPr>
        <w:t>M</w:t>
      </w:r>
      <w:r>
        <w:t>), and 10–560,000 M</w:t>
      </w:r>
      <w:r w:rsidR="00B26AAC" w:rsidRPr="00B26AAC">
        <w:rPr>
          <w:vertAlign w:val="superscript"/>
        </w:rPr>
        <w:t>-1</w:t>
      </w:r>
      <w:r>
        <w:t>min</w:t>
      </w:r>
      <w:r w:rsidR="00B26AAC" w:rsidRPr="00B26AAC">
        <w:rPr>
          <w:vertAlign w:val="superscript"/>
        </w:rPr>
        <w:t>-1</w:t>
      </w:r>
      <w:r>
        <w:t xml:space="preserve">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with wild type constants of 880 ± 10 min</w:t>
      </w:r>
      <w:r w:rsidR="00B26AAC" w:rsidRPr="00B26AAC">
        <w:rPr>
          <w:vertAlign w:val="superscript"/>
        </w:rPr>
        <w:t>-1</w:t>
      </w:r>
      <w:r>
        <w:t>, 5.0 ± 0.2 mM, and 171,000 ± 8000 M</w:t>
      </w:r>
      <w:r w:rsidR="00B26AAC" w:rsidRPr="00B26AAC">
        <w:rPr>
          <w:vertAlign w:val="superscript"/>
        </w:rPr>
        <w:t>-1</w:t>
      </w:r>
      <w:r>
        <w:t xml:space="preserve"> min</w:t>
      </w:r>
      <w:r w:rsidR="00B26AAC" w:rsidRPr="00B26AAC">
        <w:rPr>
          <w:vertAlign w:val="superscript"/>
        </w:rPr>
        <w:t>-1</w:t>
      </w:r>
      <w:r>
        <w:t xml:space="preserve"> for </w:t>
      </w:r>
      <w:r w:rsidR="004F15C1" w:rsidRPr="00AE71AE">
        <w:rPr>
          <w:i/>
        </w:rPr>
        <w:t>k</w:t>
      </w:r>
      <w:r w:rsidR="004F15C1" w:rsidRPr="00AE71AE">
        <w:rPr>
          <w:vertAlign w:val="subscript"/>
        </w:rPr>
        <w:t>cat</w:t>
      </w:r>
      <w:r>
        <w:t xml:space="preserve">, </w:t>
      </w:r>
      <w:r w:rsidR="004F15C1">
        <w:t>K</w:t>
      </w:r>
      <w:r w:rsidR="004F15C1" w:rsidRPr="004F15C1">
        <w:rPr>
          <w:vertAlign w:val="subscript"/>
        </w:rPr>
        <w:t>M</w:t>
      </w:r>
      <w:r>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respectively. A full table of kinetic constants and substrate versus velocity curves for each are provided in the Supplemental Materials.</w:t>
      </w:r>
    </w:p>
    <w:p w14:paraId="7117A6EC" w14:textId="313E7C8B" w:rsidR="00E21D8F" w:rsidRDefault="00E21D8F">
      <w:r>
        <w:br w:type="page"/>
      </w:r>
    </w:p>
    <w:p w14:paraId="453CA342" w14:textId="77777777" w:rsidR="00DF34E5" w:rsidRDefault="00DF34E5" w:rsidP="008C36CB">
      <w:pPr>
        <w:spacing w:line="480" w:lineRule="auto"/>
      </w:pPr>
    </w:p>
    <w:p w14:paraId="336BB2AE" w14:textId="68194A34" w:rsidR="00DF34E5" w:rsidRDefault="00B7352B" w:rsidP="008C36CB">
      <w:pPr>
        <w:spacing w:line="480" w:lineRule="auto"/>
      </w:pPr>
      <w:r>
        <w:rPr>
          <w:noProof/>
        </w:rPr>
        <w:drawing>
          <wp:inline distT="0" distB="0" distL="0" distR="0" wp14:anchorId="2D40A11B" wp14:editId="4E4CFE36">
            <wp:extent cx="5486400" cy="47783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ng"/>
                    <pic:cNvPicPr/>
                  </pic:nvPicPr>
                  <pic:blipFill>
                    <a:blip r:embed="rId7">
                      <a:extLst>
                        <a:ext uri="{28A0092B-C50C-407E-A947-70E740481C1C}">
                          <a14:useLocalDpi xmlns:a14="http://schemas.microsoft.com/office/drawing/2010/main" val="0"/>
                        </a:ext>
                      </a:extLst>
                    </a:blip>
                    <a:stretch>
                      <a:fillRect/>
                    </a:stretch>
                  </pic:blipFill>
                  <pic:spPr>
                    <a:xfrm>
                      <a:off x="0" y="0"/>
                      <a:ext cx="5486400" cy="4778375"/>
                    </a:xfrm>
                    <a:prstGeom prst="rect">
                      <a:avLst/>
                    </a:prstGeom>
                  </pic:spPr>
                </pic:pic>
              </a:graphicData>
            </a:graphic>
          </wp:inline>
        </w:drawing>
      </w:r>
    </w:p>
    <w:p w14:paraId="45B29C4B" w14:textId="77777777" w:rsidR="00DF34E5" w:rsidRPr="00794F66" w:rsidRDefault="00DF34E5" w:rsidP="008C36CB">
      <w:pPr>
        <w:spacing w:line="480" w:lineRule="auto"/>
        <w:rPr>
          <w:b/>
        </w:rPr>
      </w:pPr>
      <w:r w:rsidRPr="00794F66">
        <w:rPr>
          <w:b/>
        </w:rPr>
        <w:t xml:space="preserve">Figure 3. Active site model and conservation analysis of BglB </w:t>
      </w:r>
    </w:p>
    <w:p w14:paraId="6E231E91" w14:textId="27EC1A62" w:rsidR="00245378" w:rsidRDefault="00DF34E5" w:rsidP="008C36CB">
      <w:pPr>
        <w:spacing w:line="480" w:lineRule="auto"/>
      </w:pPr>
      <w:r>
        <w:t>(A) Docked model of pNPG in the active site of BglB showing established catalytic residues (navy) and a selection of residues mutated (gold). A multiple sequence alignment of the Pfam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5A2D6296" w14:textId="77777777" w:rsidR="00245378" w:rsidRDefault="00245378">
      <w:r>
        <w:br w:type="page"/>
      </w:r>
    </w:p>
    <w:p w14:paraId="59FC2DA0" w14:textId="77777777" w:rsidR="00BF4449" w:rsidRDefault="00BF4449" w:rsidP="008C36CB">
      <w:pPr>
        <w:spacing w:line="480" w:lineRule="auto"/>
      </w:pPr>
    </w:p>
    <w:p w14:paraId="3B414520" w14:textId="12135379" w:rsidR="00DF34E5" w:rsidRDefault="00201544" w:rsidP="008C36CB">
      <w:pPr>
        <w:spacing w:line="480" w:lineRule="auto"/>
      </w:pPr>
      <w:r>
        <w:rPr>
          <w:noProof/>
        </w:rPr>
        <w:drawing>
          <wp:inline distT="0" distB="0" distL="0" distR="0" wp14:anchorId="0A760414" wp14:editId="3BE3B826">
            <wp:extent cx="5296763" cy="3549712"/>
            <wp:effectExtent l="0" t="0" r="1206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8">
                      <a:extLst>
                        <a:ext uri="{28A0092B-C50C-407E-A947-70E740481C1C}">
                          <a14:useLocalDpi xmlns:a14="http://schemas.microsoft.com/office/drawing/2010/main" val="0"/>
                        </a:ext>
                      </a:extLst>
                    </a:blip>
                    <a:stretch>
                      <a:fillRect/>
                    </a:stretch>
                  </pic:blipFill>
                  <pic:spPr>
                    <a:xfrm>
                      <a:off x="0" y="0"/>
                      <a:ext cx="5296763" cy="3549712"/>
                    </a:xfrm>
                    <a:prstGeom prst="rect">
                      <a:avLst/>
                    </a:prstGeom>
                  </pic:spPr>
                </pic:pic>
              </a:graphicData>
            </a:graphic>
          </wp:inline>
        </w:drawing>
      </w:r>
    </w:p>
    <w:p w14:paraId="52059F03" w14:textId="77777777" w:rsidR="00DF34E5" w:rsidRPr="00794F66" w:rsidRDefault="00DF34E5" w:rsidP="008C36CB">
      <w:pPr>
        <w:spacing w:line="480" w:lineRule="auto"/>
        <w:rPr>
          <w:b/>
        </w:rPr>
      </w:pPr>
      <w:r w:rsidRPr="00794F66">
        <w:rPr>
          <w:b/>
        </w:rPr>
        <w:t>Figure 4. Correlation between machine learning predictions and experimentally-determined kinetic constants</w:t>
      </w:r>
    </w:p>
    <w:p w14:paraId="3CB20D62" w14:textId="5C69081A" w:rsidR="00DF34E5" w:rsidRDefault="004D15E9" w:rsidP="008C36CB">
      <w:pPr>
        <w:spacing w:line="480" w:lineRule="auto"/>
      </w:pPr>
      <w:r w:rsidRPr="0073693D">
        <w:rPr>
          <w:i/>
        </w:rPr>
        <w:t>Top panel</w:t>
      </w:r>
      <w:r w:rsidR="00136DDD">
        <w:rPr>
          <w:i/>
        </w:rPr>
        <w:t>s</w:t>
      </w:r>
      <w:r>
        <w:t xml:space="preserve">: </w:t>
      </w:r>
      <w:r w:rsidR="00136DDD">
        <w:t xml:space="preserve">predicted versus </w:t>
      </w:r>
      <w:r w:rsidR="0073693D">
        <w:t>experimentally-</w:t>
      </w:r>
      <w:r w:rsidR="00136DDD">
        <w:t xml:space="preserve">measured </w:t>
      </w:r>
      <w:r w:rsidR="0073693D">
        <w:t xml:space="preserve">values for </w:t>
      </w:r>
      <w:r w:rsidR="00136DDD">
        <w:t xml:space="preserve">kinetic constants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A), </w:t>
      </w:r>
      <w:r w:rsidR="004F15C1" w:rsidRPr="00AE71AE">
        <w:rPr>
          <w:i/>
        </w:rPr>
        <w:t>k</w:t>
      </w:r>
      <w:r w:rsidR="004F15C1" w:rsidRPr="00AE71AE">
        <w:rPr>
          <w:vertAlign w:val="subscript"/>
        </w:rPr>
        <w:t>cat</w:t>
      </w:r>
      <w:r w:rsidR="00DF34E5">
        <w:t xml:space="preserve"> (B), and 1/</w:t>
      </w:r>
      <w:r w:rsidR="004F15C1">
        <w:t>K</w:t>
      </w:r>
      <w:r w:rsidR="004F15C1" w:rsidRPr="004F15C1">
        <w:rPr>
          <w:vertAlign w:val="subscript"/>
        </w:rPr>
        <w:t>M</w:t>
      </w:r>
      <w:r w:rsidR="00DF34E5">
        <w:t xml:space="preserve"> (C)</w:t>
      </w:r>
      <w:r w:rsidR="0073693D">
        <w:t>. All values are</w:t>
      </w:r>
      <w:r w:rsidR="00136DDD">
        <w:t xml:space="preserve"> relative to the wild type enzyme and on a log scale. </w:t>
      </w:r>
      <w:r w:rsidR="00DF34E5">
        <w:t>The standard deviation</w:t>
      </w:r>
      <w:r w:rsidR="00136DDD">
        <w:t xml:space="preserve"> (error bars)</w:t>
      </w:r>
      <w:r w:rsidR="0073693D">
        <w:t xml:space="preserve"> of the predicted values</w:t>
      </w:r>
      <w:r w:rsidR="00DF34E5">
        <w:t xml:space="preserve"> was calculated based on the prediction by 1000-fold cross validation for each point. </w:t>
      </w:r>
      <w:r>
        <w:t xml:space="preserve">The red line corresponds to linear regression and has been added for visualization purposes. </w:t>
      </w:r>
      <w:r w:rsidRPr="0073693D">
        <w:rPr>
          <w:i/>
        </w:rPr>
        <w:t>Bottom panel</w:t>
      </w:r>
      <w:r w:rsidR="00136DDD">
        <w:rPr>
          <w:i/>
        </w:rPr>
        <w:t>s</w:t>
      </w:r>
      <w:r>
        <w:t xml:space="preserve">: Histograms </w:t>
      </w:r>
      <w:r w:rsidR="00DF34E5">
        <w:t xml:space="preserve">of experimentally-determined values in the data set (90, 80 and 80 samples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w:t>
      </w:r>
      <w:r w:rsidR="004F15C1" w:rsidRPr="00AE71AE">
        <w:rPr>
          <w:i/>
        </w:rPr>
        <w:t>k</w:t>
      </w:r>
      <w:r w:rsidR="004F15C1" w:rsidRPr="00AE71AE">
        <w:rPr>
          <w:vertAlign w:val="subscript"/>
        </w:rPr>
        <w:t>cat</w:t>
      </w:r>
      <w:r w:rsidR="00DF34E5">
        <w:t xml:space="preserve">, and </w:t>
      </w:r>
      <w:r w:rsidR="004F15C1">
        <w:t>K</w:t>
      </w:r>
      <w:r w:rsidR="004F15C1" w:rsidRPr="004F15C1">
        <w:rPr>
          <w:vertAlign w:val="subscript"/>
        </w:rPr>
        <w:t>M</w:t>
      </w:r>
      <w:r w:rsidR="00DF34E5">
        <w:t>, respectively)</w:t>
      </w:r>
      <w:r>
        <w:t xml:space="preserve">, along with the residual errors </w:t>
      </w:r>
      <w:r w:rsidR="00136DDD">
        <w:t xml:space="preserve">(scatter plot) </w:t>
      </w:r>
      <w:r>
        <w:t xml:space="preserve">between predicted and measured kinetic values. </w:t>
      </w:r>
    </w:p>
    <w:p w14:paraId="74B0BDD3" w14:textId="3B6F3E1D" w:rsidR="00201544" w:rsidRDefault="00201544">
      <w:r>
        <w:br w:type="page"/>
      </w: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CF4403" w:rsidRPr="009C6982" w14:paraId="54F4F1F0" w14:textId="77777777" w:rsidTr="00CF4403">
        <w:trPr>
          <w:trHeight w:val="259"/>
        </w:trPr>
        <w:tc>
          <w:tcPr>
            <w:tcW w:w="1034" w:type="dxa"/>
          </w:tcPr>
          <w:p w14:paraId="1238B15E" w14:textId="77777777" w:rsidR="00CF4403" w:rsidRPr="009C6982" w:rsidRDefault="00CF4403" w:rsidP="00D92F42">
            <w:pPr>
              <w:jc w:val="center"/>
              <w:rPr>
                <w:b/>
              </w:rPr>
            </w:pPr>
            <w:r w:rsidRPr="009C6982">
              <w:rPr>
                <w:b/>
                <w:i/>
                <w:iCs/>
              </w:rPr>
              <w:lastRenderedPageBreak/>
              <w:t>k</w:t>
            </w:r>
            <w:r w:rsidRPr="009C6982">
              <w:rPr>
                <w:b/>
                <w:vertAlign w:val="subscript"/>
              </w:rPr>
              <w:t>cat</w:t>
            </w:r>
            <w:r w:rsidRPr="009C6982">
              <w:rPr>
                <w:b/>
              </w:rPr>
              <w:t>/K</w:t>
            </w:r>
            <w:r w:rsidRPr="009C6982">
              <w:rPr>
                <w:b/>
                <w:vertAlign w:val="subscript"/>
              </w:rPr>
              <w:t>M</w:t>
            </w:r>
          </w:p>
        </w:tc>
        <w:tc>
          <w:tcPr>
            <w:tcW w:w="874" w:type="dxa"/>
          </w:tcPr>
          <w:p w14:paraId="23F92E01" w14:textId="77777777" w:rsidR="00CF4403" w:rsidRPr="009C6982" w:rsidRDefault="00CF4403" w:rsidP="00D92F42">
            <w:pPr>
              <w:jc w:val="center"/>
              <w:rPr>
                <w:b/>
              </w:rPr>
            </w:pPr>
            <w:r w:rsidRPr="009C6982">
              <w:rPr>
                <w:b/>
                <w:i/>
                <w:iCs/>
              </w:rPr>
              <w:t>k</w:t>
            </w:r>
            <w:r w:rsidRPr="009C6982">
              <w:rPr>
                <w:b/>
                <w:vertAlign w:val="subscript"/>
              </w:rPr>
              <w:t>cat</w:t>
            </w:r>
          </w:p>
        </w:tc>
        <w:tc>
          <w:tcPr>
            <w:tcW w:w="900" w:type="dxa"/>
          </w:tcPr>
          <w:p w14:paraId="2966A173" w14:textId="77777777" w:rsidR="00CF4403" w:rsidRPr="009C6982" w:rsidRDefault="00CF4403" w:rsidP="00D92F42">
            <w:pPr>
              <w:jc w:val="center"/>
              <w:rPr>
                <w:b/>
              </w:rPr>
            </w:pPr>
            <w:r w:rsidRPr="009C6982">
              <w:rPr>
                <w:b/>
              </w:rPr>
              <w:t>1/K</w:t>
            </w:r>
            <w:r w:rsidRPr="009C6982">
              <w:rPr>
                <w:b/>
                <w:vertAlign w:val="subscript"/>
              </w:rPr>
              <w:t>M</w:t>
            </w:r>
          </w:p>
        </w:tc>
        <w:tc>
          <w:tcPr>
            <w:tcW w:w="3780" w:type="dxa"/>
          </w:tcPr>
          <w:p w14:paraId="614C7E62" w14:textId="77777777" w:rsidR="00CF4403" w:rsidRPr="009C6982" w:rsidRDefault="00CF4403" w:rsidP="00D92F42">
            <w:pPr>
              <w:rPr>
                <w:b/>
              </w:rPr>
            </w:pPr>
            <w:r w:rsidRPr="009C6982">
              <w:rPr>
                <w:b/>
              </w:rPr>
              <w:t>Description</w:t>
            </w:r>
          </w:p>
        </w:tc>
        <w:tc>
          <w:tcPr>
            <w:tcW w:w="1080" w:type="dxa"/>
          </w:tcPr>
          <w:p w14:paraId="4E996BFD" w14:textId="77777777" w:rsidR="00CF4403" w:rsidRPr="009C6982" w:rsidRDefault="00CF4403" w:rsidP="00D92F42">
            <w:pPr>
              <w:jc w:val="center"/>
              <w:rPr>
                <w:b/>
              </w:rPr>
            </w:pPr>
            <w:r w:rsidRPr="009C6982">
              <w:rPr>
                <w:b/>
              </w:rPr>
              <w:t>Min.</w:t>
            </w:r>
          </w:p>
        </w:tc>
        <w:tc>
          <w:tcPr>
            <w:tcW w:w="1058" w:type="dxa"/>
          </w:tcPr>
          <w:p w14:paraId="6ED0A272" w14:textId="77777777" w:rsidR="00CF4403" w:rsidRPr="009C6982" w:rsidRDefault="00CF4403" w:rsidP="00D92F42">
            <w:pPr>
              <w:jc w:val="center"/>
              <w:rPr>
                <w:b/>
              </w:rPr>
            </w:pPr>
            <w:r w:rsidRPr="009C6982">
              <w:rPr>
                <w:b/>
              </w:rPr>
              <w:t>Max.</w:t>
            </w:r>
          </w:p>
        </w:tc>
      </w:tr>
      <w:tr w:rsidR="00CF4403" w:rsidRPr="009C6982" w14:paraId="120BE82A" w14:textId="77777777" w:rsidTr="00CF4403">
        <w:trPr>
          <w:trHeight w:val="259"/>
        </w:trPr>
        <w:tc>
          <w:tcPr>
            <w:tcW w:w="1034" w:type="dxa"/>
          </w:tcPr>
          <w:p w14:paraId="53F26E36" w14:textId="77777777" w:rsidR="00CF4403" w:rsidRPr="009C6982" w:rsidRDefault="00CF4403" w:rsidP="00D92F42">
            <w:pPr>
              <w:jc w:val="center"/>
            </w:pPr>
            <w:r w:rsidRPr="009C6982">
              <w:t>-1.00</w:t>
            </w:r>
          </w:p>
        </w:tc>
        <w:tc>
          <w:tcPr>
            <w:tcW w:w="874" w:type="dxa"/>
          </w:tcPr>
          <w:p w14:paraId="167AE849" w14:textId="77777777" w:rsidR="00CF4403" w:rsidRPr="009C6982" w:rsidRDefault="00CF4403" w:rsidP="00D92F42">
            <w:pPr>
              <w:jc w:val="center"/>
            </w:pPr>
            <w:r w:rsidRPr="009C6982">
              <w:t>ns</w:t>
            </w:r>
          </w:p>
        </w:tc>
        <w:tc>
          <w:tcPr>
            <w:tcW w:w="900" w:type="dxa"/>
          </w:tcPr>
          <w:p w14:paraId="042DE3C2" w14:textId="77777777" w:rsidR="00CF4403" w:rsidRPr="009C6982" w:rsidRDefault="00CF4403" w:rsidP="00D92F42">
            <w:pPr>
              <w:jc w:val="center"/>
            </w:pPr>
            <w:r w:rsidRPr="009C6982">
              <w:t>ns</w:t>
            </w:r>
          </w:p>
        </w:tc>
        <w:tc>
          <w:tcPr>
            <w:tcW w:w="3780" w:type="dxa"/>
          </w:tcPr>
          <w:p w14:paraId="6F873588" w14:textId="77777777" w:rsidR="00CF4403" w:rsidRPr="009C6982" w:rsidRDefault="00CF4403" w:rsidP="00D92F42">
            <w:r w:rsidRPr="009C6982">
              <w:t>Hydrogen bonding energy of pNPG</w:t>
            </w:r>
          </w:p>
        </w:tc>
        <w:tc>
          <w:tcPr>
            <w:tcW w:w="1080" w:type="dxa"/>
          </w:tcPr>
          <w:p w14:paraId="311D9B1E" w14:textId="77777777" w:rsidR="00CF4403" w:rsidRPr="009C6982" w:rsidRDefault="00CF4403" w:rsidP="00D92F42">
            <w:pPr>
              <w:jc w:val="center"/>
            </w:pPr>
            <w:r w:rsidRPr="009C6982">
              <w:t>-4.53</w:t>
            </w:r>
          </w:p>
        </w:tc>
        <w:tc>
          <w:tcPr>
            <w:tcW w:w="1058" w:type="dxa"/>
          </w:tcPr>
          <w:p w14:paraId="57D4995A" w14:textId="77777777" w:rsidR="00CF4403" w:rsidRPr="009C6982" w:rsidRDefault="00CF4403" w:rsidP="00D92F42">
            <w:pPr>
              <w:jc w:val="center"/>
            </w:pPr>
            <w:r w:rsidRPr="009C6982">
              <w:t>-1.8</w:t>
            </w:r>
          </w:p>
        </w:tc>
      </w:tr>
      <w:tr w:rsidR="00CF4403" w:rsidRPr="009C6982" w14:paraId="62E53509" w14:textId="77777777" w:rsidTr="00CF4403">
        <w:trPr>
          <w:trHeight w:val="255"/>
        </w:trPr>
        <w:tc>
          <w:tcPr>
            <w:tcW w:w="1034" w:type="dxa"/>
          </w:tcPr>
          <w:p w14:paraId="6DD65E42" w14:textId="77777777" w:rsidR="00CF4403" w:rsidRPr="009C6982" w:rsidRDefault="00CF4403" w:rsidP="00D92F42">
            <w:pPr>
              <w:jc w:val="center"/>
            </w:pPr>
            <w:r w:rsidRPr="009C6982">
              <w:t>-0.63</w:t>
            </w:r>
          </w:p>
        </w:tc>
        <w:tc>
          <w:tcPr>
            <w:tcW w:w="874" w:type="dxa"/>
          </w:tcPr>
          <w:p w14:paraId="53EB035C" w14:textId="77777777" w:rsidR="00CF4403" w:rsidRPr="009C6982" w:rsidRDefault="00CF4403" w:rsidP="00D92F42">
            <w:pPr>
              <w:jc w:val="center"/>
            </w:pPr>
            <w:r w:rsidRPr="009C6982">
              <w:t>1.00</w:t>
            </w:r>
          </w:p>
        </w:tc>
        <w:tc>
          <w:tcPr>
            <w:tcW w:w="900" w:type="dxa"/>
          </w:tcPr>
          <w:p w14:paraId="79ECC426" w14:textId="77777777" w:rsidR="00CF4403" w:rsidRPr="009C6982" w:rsidRDefault="00CF4403" w:rsidP="00D92F42">
            <w:pPr>
              <w:jc w:val="center"/>
            </w:pPr>
            <w:r w:rsidRPr="009C6982">
              <w:t>-0.03</w:t>
            </w:r>
          </w:p>
        </w:tc>
        <w:tc>
          <w:tcPr>
            <w:tcW w:w="3780" w:type="dxa"/>
          </w:tcPr>
          <w:p w14:paraId="0B2DDCF2" w14:textId="77777777" w:rsidR="00CF4403" w:rsidRPr="009C6982" w:rsidRDefault="00CF4403" w:rsidP="00D92F42">
            <w:r w:rsidRPr="009C6982">
              <w:t xml:space="preserve">Total number of polar contacts </w:t>
            </w:r>
          </w:p>
        </w:tc>
        <w:tc>
          <w:tcPr>
            <w:tcW w:w="1080" w:type="dxa"/>
          </w:tcPr>
          <w:p w14:paraId="7981DC32" w14:textId="77777777" w:rsidR="00CF4403" w:rsidRPr="009C6982" w:rsidRDefault="00CF4403" w:rsidP="00D92F42">
            <w:pPr>
              <w:jc w:val="center"/>
            </w:pPr>
            <w:r w:rsidRPr="009C6982">
              <w:t>144</w:t>
            </w:r>
          </w:p>
        </w:tc>
        <w:tc>
          <w:tcPr>
            <w:tcW w:w="1058" w:type="dxa"/>
          </w:tcPr>
          <w:p w14:paraId="05E9516B" w14:textId="77777777" w:rsidR="00CF4403" w:rsidRPr="009C6982" w:rsidRDefault="00CF4403" w:rsidP="00D92F42">
            <w:pPr>
              <w:jc w:val="center"/>
            </w:pPr>
            <w:r w:rsidRPr="009C6982">
              <w:t>155</w:t>
            </w:r>
          </w:p>
        </w:tc>
      </w:tr>
      <w:tr w:rsidR="00CF4403" w:rsidRPr="009C6982" w14:paraId="598C68B6" w14:textId="77777777" w:rsidTr="00CF4403">
        <w:trPr>
          <w:trHeight w:val="255"/>
        </w:trPr>
        <w:tc>
          <w:tcPr>
            <w:tcW w:w="1034" w:type="dxa"/>
          </w:tcPr>
          <w:p w14:paraId="0E3078D5" w14:textId="77777777" w:rsidR="00CF4403" w:rsidRPr="009C6982" w:rsidRDefault="00CF4403" w:rsidP="00D92F42">
            <w:pPr>
              <w:jc w:val="center"/>
            </w:pPr>
            <w:r w:rsidRPr="009C6982">
              <w:t>-0.43</w:t>
            </w:r>
          </w:p>
        </w:tc>
        <w:tc>
          <w:tcPr>
            <w:tcW w:w="874" w:type="dxa"/>
          </w:tcPr>
          <w:p w14:paraId="74983FB1" w14:textId="77777777" w:rsidR="00CF4403" w:rsidRPr="009C6982" w:rsidRDefault="00CF4403" w:rsidP="00D92F42">
            <w:pPr>
              <w:jc w:val="center"/>
            </w:pPr>
            <w:r w:rsidRPr="009C6982">
              <w:t>ns</w:t>
            </w:r>
          </w:p>
        </w:tc>
        <w:tc>
          <w:tcPr>
            <w:tcW w:w="900" w:type="dxa"/>
          </w:tcPr>
          <w:p w14:paraId="0FD071F9" w14:textId="77777777" w:rsidR="00CF4403" w:rsidRPr="009C6982" w:rsidRDefault="00CF4403" w:rsidP="00D92F42">
            <w:pPr>
              <w:jc w:val="center"/>
            </w:pPr>
            <w:r w:rsidRPr="009C6982">
              <w:t>ns</w:t>
            </w:r>
          </w:p>
        </w:tc>
        <w:tc>
          <w:tcPr>
            <w:tcW w:w="3780" w:type="dxa"/>
          </w:tcPr>
          <w:p w14:paraId="4AB11CEC" w14:textId="77777777" w:rsidR="00CF4403" w:rsidRPr="009C6982" w:rsidRDefault="00CF4403" w:rsidP="00D92F42">
            <w:r w:rsidRPr="009C6982">
              <w:t>Count of hydrogen bonds to pNPG</w:t>
            </w:r>
          </w:p>
        </w:tc>
        <w:tc>
          <w:tcPr>
            <w:tcW w:w="1080" w:type="dxa"/>
          </w:tcPr>
          <w:p w14:paraId="07AF5DCF" w14:textId="77777777" w:rsidR="00CF4403" w:rsidRPr="009C6982" w:rsidRDefault="00CF4403" w:rsidP="00D92F42">
            <w:pPr>
              <w:jc w:val="center"/>
            </w:pPr>
            <w:r w:rsidRPr="009C6982">
              <w:t>4</w:t>
            </w:r>
          </w:p>
        </w:tc>
        <w:tc>
          <w:tcPr>
            <w:tcW w:w="1058" w:type="dxa"/>
          </w:tcPr>
          <w:p w14:paraId="6DAE7A08" w14:textId="77777777" w:rsidR="00CF4403" w:rsidRPr="009C6982" w:rsidRDefault="00CF4403" w:rsidP="00D92F42">
            <w:pPr>
              <w:jc w:val="center"/>
            </w:pPr>
            <w:r w:rsidRPr="009C6982">
              <w:t>9</w:t>
            </w:r>
          </w:p>
        </w:tc>
      </w:tr>
      <w:tr w:rsidR="00CF4403" w:rsidRPr="009C6982" w14:paraId="0D563216" w14:textId="77777777" w:rsidTr="00CF4403">
        <w:trPr>
          <w:trHeight w:val="255"/>
        </w:trPr>
        <w:tc>
          <w:tcPr>
            <w:tcW w:w="1034" w:type="dxa"/>
          </w:tcPr>
          <w:p w14:paraId="7A99E5DB" w14:textId="77777777" w:rsidR="00CF4403" w:rsidRPr="009C6982" w:rsidRDefault="00CF4403" w:rsidP="00D92F42">
            <w:pPr>
              <w:jc w:val="center"/>
            </w:pPr>
            <w:r w:rsidRPr="009C6982">
              <w:t>-0.03</w:t>
            </w:r>
          </w:p>
        </w:tc>
        <w:tc>
          <w:tcPr>
            <w:tcW w:w="874" w:type="dxa"/>
          </w:tcPr>
          <w:p w14:paraId="7D13F74B" w14:textId="77777777" w:rsidR="00CF4403" w:rsidRPr="009C6982" w:rsidRDefault="00CF4403" w:rsidP="00D92F42">
            <w:pPr>
              <w:jc w:val="center"/>
            </w:pPr>
            <w:r w:rsidRPr="009C6982">
              <w:t>ns</w:t>
            </w:r>
          </w:p>
        </w:tc>
        <w:tc>
          <w:tcPr>
            <w:tcW w:w="900" w:type="dxa"/>
          </w:tcPr>
          <w:p w14:paraId="0202F874" w14:textId="77777777" w:rsidR="00CF4403" w:rsidRPr="009C6982" w:rsidRDefault="00CF4403" w:rsidP="00D92F42">
            <w:pPr>
              <w:jc w:val="center"/>
            </w:pPr>
            <w:r w:rsidRPr="009C6982">
              <w:t>ns</w:t>
            </w:r>
          </w:p>
        </w:tc>
        <w:tc>
          <w:tcPr>
            <w:tcW w:w="3780" w:type="dxa"/>
          </w:tcPr>
          <w:p w14:paraId="47022586" w14:textId="77777777" w:rsidR="00CF4403" w:rsidRPr="009C6982" w:rsidRDefault="00CF4403" w:rsidP="00D92F42">
            <w:r w:rsidRPr="009C6982">
              <w:t xml:space="preserve">Hydrogen bonding energy of E164 </w:t>
            </w:r>
          </w:p>
        </w:tc>
        <w:tc>
          <w:tcPr>
            <w:tcW w:w="1080" w:type="dxa"/>
          </w:tcPr>
          <w:p w14:paraId="3866660A" w14:textId="77777777" w:rsidR="00CF4403" w:rsidRPr="009C6982" w:rsidRDefault="00CF4403" w:rsidP="00D92F42">
            <w:pPr>
              <w:jc w:val="center"/>
            </w:pPr>
            <w:r w:rsidRPr="009C6982">
              <w:t>-0.93</w:t>
            </w:r>
          </w:p>
        </w:tc>
        <w:tc>
          <w:tcPr>
            <w:tcW w:w="1058" w:type="dxa"/>
          </w:tcPr>
          <w:p w14:paraId="4B656EBD" w14:textId="77777777" w:rsidR="00CF4403" w:rsidRPr="009C6982" w:rsidRDefault="00CF4403" w:rsidP="00D92F42">
            <w:pPr>
              <w:jc w:val="center"/>
            </w:pPr>
            <w:r w:rsidRPr="009C6982">
              <w:t>-0.21</w:t>
            </w:r>
          </w:p>
        </w:tc>
      </w:tr>
      <w:tr w:rsidR="00CF4403" w:rsidRPr="009C6982" w14:paraId="451C3E19" w14:textId="77777777" w:rsidTr="00CF4403">
        <w:trPr>
          <w:trHeight w:val="255"/>
        </w:trPr>
        <w:tc>
          <w:tcPr>
            <w:tcW w:w="1034" w:type="dxa"/>
          </w:tcPr>
          <w:p w14:paraId="3ECC3F46" w14:textId="77777777" w:rsidR="00CF4403" w:rsidRPr="009C6982" w:rsidRDefault="00CF4403" w:rsidP="00D92F42">
            <w:pPr>
              <w:jc w:val="center"/>
            </w:pPr>
            <w:r w:rsidRPr="009C6982">
              <w:t>0.29</w:t>
            </w:r>
          </w:p>
        </w:tc>
        <w:tc>
          <w:tcPr>
            <w:tcW w:w="874" w:type="dxa"/>
          </w:tcPr>
          <w:p w14:paraId="3CA42CA2" w14:textId="77777777" w:rsidR="00CF4403" w:rsidRPr="009C6982" w:rsidRDefault="00CF4403" w:rsidP="00D92F42">
            <w:pPr>
              <w:jc w:val="center"/>
            </w:pPr>
            <w:r w:rsidRPr="009C6982">
              <w:t>ns</w:t>
            </w:r>
          </w:p>
        </w:tc>
        <w:tc>
          <w:tcPr>
            <w:tcW w:w="900" w:type="dxa"/>
          </w:tcPr>
          <w:p w14:paraId="01511248" w14:textId="77777777" w:rsidR="00CF4403" w:rsidRPr="009C6982" w:rsidRDefault="00CF4403" w:rsidP="00D92F42">
            <w:pPr>
              <w:jc w:val="center"/>
            </w:pPr>
            <w:r w:rsidRPr="009C6982">
              <w:t>-0.27</w:t>
            </w:r>
          </w:p>
        </w:tc>
        <w:tc>
          <w:tcPr>
            <w:tcW w:w="3780" w:type="dxa"/>
          </w:tcPr>
          <w:p w14:paraId="1E36F5F4" w14:textId="77777777" w:rsidR="00CF4403" w:rsidRPr="009C6982" w:rsidRDefault="00CF4403" w:rsidP="00D92F42">
            <w:r w:rsidRPr="009C6982">
              <w:t>Lennard-Jones repulsion of Y295</w:t>
            </w:r>
          </w:p>
        </w:tc>
        <w:tc>
          <w:tcPr>
            <w:tcW w:w="1080" w:type="dxa"/>
          </w:tcPr>
          <w:p w14:paraId="3D86420C" w14:textId="77777777" w:rsidR="00CF4403" w:rsidRPr="009C6982" w:rsidRDefault="00CF4403" w:rsidP="00D92F42">
            <w:pPr>
              <w:jc w:val="center"/>
            </w:pPr>
            <w:r w:rsidRPr="009C6982">
              <w:t>0.54</w:t>
            </w:r>
          </w:p>
        </w:tc>
        <w:tc>
          <w:tcPr>
            <w:tcW w:w="1058" w:type="dxa"/>
          </w:tcPr>
          <w:p w14:paraId="62A0925F" w14:textId="77777777" w:rsidR="00CF4403" w:rsidRPr="009C6982" w:rsidRDefault="00CF4403" w:rsidP="00D92F42">
            <w:pPr>
              <w:jc w:val="center"/>
            </w:pPr>
            <w:r w:rsidRPr="009C6982">
              <w:t>0.99</w:t>
            </w:r>
          </w:p>
        </w:tc>
      </w:tr>
      <w:tr w:rsidR="00CF4403" w:rsidRPr="009C6982" w14:paraId="3189C543" w14:textId="77777777" w:rsidTr="00CF4403">
        <w:trPr>
          <w:trHeight w:val="503"/>
        </w:trPr>
        <w:tc>
          <w:tcPr>
            <w:tcW w:w="1034" w:type="dxa"/>
          </w:tcPr>
          <w:p w14:paraId="67871B06" w14:textId="77777777" w:rsidR="00CF4403" w:rsidRPr="009C6982" w:rsidRDefault="00CF4403" w:rsidP="00D92F42">
            <w:pPr>
              <w:jc w:val="center"/>
            </w:pPr>
            <w:r w:rsidRPr="009C6982">
              <w:t>0.39</w:t>
            </w:r>
          </w:p>
        </w:tc>
        <w:tc>
          <w:tcPr>
            <w:tcW w:w="874" w:type="dxa"/>
          </w:tcPr>
          <w:p w14:paraId="45249C22" w14:textId="77777777" w:rsidR="00CF4403" w:rsidRPr="009C6982" w:rsidRDefault="00CF4403" w:rsidP="00D92F42">
            <w:pPr>
              <w:jc w:val="center"/>
            </w:pPr>
            <w:r w:rsidRPr="009C6982">
              <w:t>0.92</w:t>
            </w:r>
          </w:p>
        </w:tc>
        <w:tc>
          <w:tcPr>
            <w:tcW w:w="900" w:type="dxa"/>
          </w:tcPr>
          <w:p w14:paraId="28868DDC" w14:textId="77777777" w:rsidR="00CF4403" w:rsidRPr="009C6982" w:rsidRDefault="00CF4403" w:rsidP="00D92F42">
            <w:pPr>
              <w:jc w:val="center"/>
            </w:pPr>
            <w:r w:rsidRPr="009C6982">
              <w:t>ns</w:t>
            </w:r>
          </w:p>
        </w:tc>
        <w:tc>
          <w:tcPr>
            <w:tcW w:w="3780" w:type="dxa"/>
          </w:tcPr>
          <w:p w14:paraId="4CFCEBAA" w14:textId="77777777" w:rsidR="00CF4403" w:rsidRPr="009C6982" w:rsidRDefault="00CF4403" w:rsidP="00D92F42">
            <w:r w:rsidRPr="009C6982">
              <w:t>Change in pNPG solvent-accessible surface upon binding</w:t>
            </w:r>
          </w:p>
        </w:tc>
        <w:tc>
          <w:tcPr>
            <w:tcW w:w="1080" w:type="dxa"/>
          </w:tcPr>
          <w:p w14:paraId="1DE9C22F" w14:textId="77777777" w:rsidR="00CF4403" w:rsidRPr="009C6982" w:rsidRDefault="00CF4403" w:rsidP="00D92F42">
            <w:pPr>
              <w:jc w:val="center"/>
            </w:pPr>
            <w:r w:rsidRPr="009C6982">
              <w:t>0.86</w:t>
            </w:r>
          </w:p>
        </w:tc>
        <w:tc>
          <w:tcPr>
            <w:tcW w:w="1058" w:type="dxa"/>
          </w:tcPr>
          <w:p w14:paraId="2BCB4E5B" w14:textId="77777777" w:rsidR="00CF4403" w:rsidRPr="009C6982" w:rsidRDefault="00CF4403" w:rsidP="00D92F42">
            <w:pPr>
              <w:jc w:val="center"/>
            </w:pPr>
            <w:r w:rsidRPr="009C6982">
              <w:t>0.96</w:t>
            </w:r>
          </w:p>
        </w:tc>
      </w:tr>
      <w:tr w:rsidR="00CF4403" w:rsidRPr="009C6982" w14:paraId="64C724AC" w14:textId="77777777" w:rsidTr="00CF4403">
        <w:trPr>
          <w:trHeight w:val="255"/>
        </w:trPr>
        <w:tc>
          <w:tcPr>
            <w:tcW w:w="1034" w:type="dxa"/>
          </w:tcPr>
          <w:p w14:paraId="0D616AC4" w14:textId="77777777" w:rsidR="00CF4403" w:rsidRPr="009C6982" w:rsidRDefault="00CF4403" w:rsidP="00D92F42">
            <w:pPr>
              <w:jc w:val="center"/>
            </w:pPr>
            <w:r w:rsidRPr="009C6982">
              <w:t>0.44</w:t>
            </w:r>
          </w:p>
        </w:tc>
        <w:tc>
          <w:tcPr>
            <w:tcW w:w="874" w:type="dxa"/>
          </w:tcPr>
          <w:p w14:paraId="6D49A95B" w14:textId="77777777" w:rsidR="00CF4403" w:rsidRPr="009C6982" w:rsidRDefault="00CF4403" w:rsidP="00D92F42">
            <w:pPr>
              <w:jc w:val="center"/>
            </w:pPr>
            <w:r w:rsidRPr="009C6982">
              <w:t>0.15</w:t>
            </w:r>
          </w:p>
        </w:tc>
        <w:tc>
          <w:tcPr>
            <w:tcW w:w="900" w:type="dxa"/>
          </w:tcPr>
          <w:p w14:paraId="3DF30530" w14:textId="77777777" w:rsidR="00CF4403" w:rsidRPr="009C6982" w:rsidRDefault="00CF4403" w:rsidP="00D92F42">
            <w:pPr>
              <w:jc w:val="center"/>
            </w:pPr>
            <w:r w:rsidRPr="009C6982">
              <w:t>1.00</w:t>
            </w:r>
          </w:p>
        </w:tc>
        <w:tc>
          <w:tcPr>
            <w:tcW w:w="3780" w:type="dxa"/>
          </w:tcPr>
          <w:p w14:paraId="2F1AE977" w14:textId="77777777" w:rsidR="00CF4403" w:rsidRPr="009C6982" w:rsidRDefault="00CF4403" w:rsidP="00D92F42">
            <w:r w:rsidRPr="009C6982">
              <w:t>Packing of the system without pNPG</w:t>
            </w:r>
          </w:p>
        </w:tc>
        <w:tc>
          <w:tcPr>
            <w:tcW w:w="1080" w:type="dxa"/>
          </w:tcPr>
          <w:p w14:paraId="367B4AB4" w14:textId="77777777" w:rsidR="00CF4403" w:rsidRPr="009C6982" w:rsidRDefault="00CF4403" w:rsidP="00D92F42">
            <w:pPr>
              <w:jc w:val="center"/>
            </w:pPr>
            <w:r w:rsidRPr="009C6982">
              <w:t>0.67</w:t>
            </w:r>
          </w:p>
        </w:tc>
        <w:tc>
          <w:tcPr>
            <w:tcW w:w="1058" w:type="dxa"/>
          </w:tcPr>
          <w:p w14:paraId="32EDB861" w14:textId="77777777" w:rsidR="00CF4403" w:rsidRPr="009C6982" w:rsidRDefault="00CF4403" w:rsidP="00D92F42">
            <w:pPr>
              <w:jc w:val="center"/>
            </w:pPr>
            <w:r w:rsidRPr="009C6982">
              <w:t>0.72</w:t>
            </w:r>
          </w:p>
        </w:tc>
      </w:tr>
      <w:tr w:rsidR="00CF4403" w:rsidRPr="009C6982" w14:paraId="2C343A0A" w14:textId="77777777" w:rsidTr="00CF4403">
        <w:trPr>
          <w:trHeight w:val="255"/>
        </w:trPr>
        <w:tc>
          <w:tcPr>
            <w:tcW w:w="1034" w:type="dxa"/>
          </w:tcPr>
          <w:p w14:paraId="46D6C69B" w14:textId="77777777" w:rsidR="00CF4403" w:rsidRPr="009C6982" w:rsidRDefault="00CF4403" w:rsidP="00D92F42">
            <w:pPr>
              <w:jc w:val="center"/>
            </w:pPr>
            <w:r w:rsidRPr="009C6982">
              <w:t>0.44</w:t>
            </w:r>
          </w:p>
        </w:tc>
        <w:tc>
          <w:tcPr>
            <w:tcW w:w="874" w:type="dxa"/>
          </w:tcPr>
          <w:p w14:paraId="388E0645" w14:textId="77777777" w:rsidR="00CF4403" w:rsidRPr="009C6982" w:rsidRDefault="00CF4403" w:rsidP="00D92F42">
            <w:pPr>
              <w:jc w:val="center"/>
            </w:pPr>
            <w:r w:rsidRPr="009C6982">
              <w:t>0.53</w:t>
            </w:r>
          </w:p>
        </w:tc>
        <w:tc>
          <w:tcPr>
            <w:tcW w:w="900" w:type="dxa"/>
          </w:tcPr>
          <w:p w14:paraId="3B93565D" w14:textId="77777777" w:rsidR="00CF4403" w:rsidRPr="009C6982" w:rsidRDefault="00CF4403" w:rsidP="00D92F42">
            <w:pPr>
              <w:jc w:val="center"/>
            </w:pPr>
            <w:r w:rsidRPr="009C6982">
              <w:t>0.46</w:t>
            </w:r>
          </w:p>
        </w:tc>
        <w:tc>
          <w:tcPr>
            <w:tcW w:w="3780" w:type="dxa"/>
          </w:tcPr>
          <w:p w14:paraId="1E650AB3" w14:textId="77777777" w:rsidR="00CF4403" w:rsidRPr="009C6982" w:rsidRDefault="00CF4403" w:rsidP="00D92F42">
            <w:r w:rsidRPr="009C6982">
              <w:t>Packing of the system with pNPG</w:t>
            </w:r>
          </w:p>
        </w:tc>
        <w:tc>
          <w:tcPr>
            <w:tcW w:w="1080" w:type="dxa"/>
          </w:tcPr>
          <w:p w14:paraId="2558317F" w14:textId="77777777" w:rsidR="00CF4403" w:rsidRPr="009C6982" w:rsidRDefault="00CF4403" w:rsidP="00D92F42">
            <w:pPr>
              <w:jc w:val="center"/>
            </w:pPr>
            <w:r w:rsidRPr="009C6982">
              <w:t>0.67</w:t>
            </w:r>
          </w:p>
        </w:tc>
        <w:tc>
          <w:tcPr>
            <w:tcW w:w="1058" w:type="dxa"/>
          </w:tcPr>
          <w:p w14:paraId="436F9F04" w14:textId="77777777" w:rsidR="00CF4403" w:rsidRPr="009C6982" w:rsidRDefault="00CF4403" w:rsidP="00D92F42">
            <w:pPr>
              <w:jc w:val="center"/>
            </w:pPr>
            <w:r w:rsidRPr="009C6982">
              <w:t>0.73</w:t>
            </w:r>
          </w:p>
        </w:tc>
      </w:tr>
      <w:tr w:rsidR="00CF4403" w:rsidRPr="009C6982" w14:paraId="68898CB6" w14:textId="77777777" w:rsidTr="00CF4403">
        <w:trPr>
          <w:trHeight w:val="255"/>
        </w:trPr>
        <w:tc>
          <w:tcPr>
            <w:tcW w:w="1034" w:type="dxa"/>
          </w:tcPr>
          <w:p w14:paraId="6AA36673" w14:textId="77777777" w:rsidR="00CF4403" w:rsidRPr="009C6982" w:rsidRDefault="00CF4403" w:rsidP="00D92F42">
            <w:pPr>
              <w:jc w:val="center"/>
            </w:pPr>
            <w:r w:rsidRPr="009C6982">
              <w:t>0.98</w:t>
            </w:r>
          </w:p>
        </w:tc>
        <w:tc>
          <w:tcPr>
            <w:tcW w:w="874" w:type="dxa"/>
          </w:tcPr>
          <w:p w14:paraId="199E3B4C" w14:textId="77777777" w:rsidR="00CF4403" w:rsidRPr="009C6982" w:rsidRDefault="00CF4403" w:rsidP="00D92F42">
            <w:pPr>
              <w:jc w:val="center"/>
            </w:pPr>
            <w:r w:rsidRPr="009C6982">
              <w:t>0.09</w:t>
            </w:r>
          </w:p>
        </w:tc>
        <w:tc>
          <w:tcPr>
            <w:tcW w:w="900" w:type="dxa"/>
          </w:tcPr>
          <w:p w14:paraId="66558D34" w14:textId="77777777" w:rsidR="00CF4403" w:rsidRPr="009C6982" w:rsidRDefault="00CF4403" w:rsidP="00D92F42">
            <w:pPr>
              <w:jc w:val="center"/>
            </w:pPr>
            <w:r w:rsidRPr="009C6982">
              <w:t>ns</w:t>
            </w:r>
          </w:p>
        </w:tc>
        <w:tc>
          <w:tcPr>
            <w:tcW w:w="3780" w:type="dxa"/>
          </w:tcPr>
          <w:p w14:paraId="7B16DF60" w14:textId="77777777" w:rsidR="00CF4403" w:rsidRPr="009C6982" w:rsidRDefault="00CF4403" w:rsidP="00D92F42">
            <w:r w:rsidRPr="009C6982">
              <w:t>Hydrogen bonding energy of Y295</w:t>
            </w:r>
          </w:p>
        </w:tc>
        <w:tc>
          <w:tcPr>
            <w:tcW w:w="1080" w:type="dxa"/>
          </w:tcPr>
          <w:p w14:paraId="37845DC3" w14:textId="77777777" w:rsidR="00CF4403" w:rsidRPr="009C6982" w:rsidRDefault="00CF4403" w:rsidP="00D92F42">
            <w:pPr>
              <w:jc w:val="center"/>
            </w:pPr>
            <w:r w:rsidRPr="009C6982">
              <w:t>-1.28</w:t>
            </w:r>
          </w:p>
        </w:tc>
        <w:tc>
          <w:tcPr>
            <w:tcW w:w="1058" w:type="dxa"/>
          </w:tcPr>
          <w:p w14:paraId="6C0DCD4A" w14:textId="77777777" w:rsidR="00CF4403" w:rsidRPr="009C6982" w:rsidRDefault="00CF4403" w:rsidP="00D92F42">
            <w:pPr>
              <w:jc w:val="center"/>
            </w:pPr>
            <w:r w:rsidRPr="009C6982">
              <w:t>-0.5</w:t>
            </w:r>
          </w:p>
        </w:tc>
      </w:tr>
      <w:tr w:rsidR="00CF4403" w:rsidRPr="009C6982" w14:paraId="1FE66680" w14:textId="77777777" w:rsidTr="00CF4403">
        <w:trPr>
          <w:trHeight w:val="255"/>
        </w:trPr>
        <w:tc>
          <w:tcPr>
            <w:tcW w:w="1034" w:type="dxa"/>
          </w:tcPr>
          <w:p w14:paraId="7FE813A1" w14:textId="77777777" w:rsidR="00CF4403" w:rsidRPr="009C6982" w:rsidRDefault="00CF4403" w:rsidP="00D92F42">
            <w:pPr>
              <w:jc w:val="center"/>
            </w:pPr>
            <w:r w:rsidRPr="009C6982">
              <w:t>ns</w:t>
            </w:r>
          </w:p>
        </w:tc>
        <w:tc>
          <w:tcPr>
            <w:tcW w:w="874" w:type="dxa"/>
          </w:tcPr>
          <w:p w14:paraId="05460ED0" w14:textId="77777777" w:rsidR="00CF4403" w:rsidRPr="009C6982" w:rsidRDefault="00CF4403" w:rsidP="00D92F42">
            <w:pPr>
              <w:jc w:val="center"/>
            </w:pPr>
            <w:r w:rsidRPr="009C6982">
              <w:t>-0.51</w:t>
            </w:r>
          </w:p>
        </w:tc>
        <w:tc>
          <w:tcPr>
            <w:tcW w:w="900" w:type="dxa"/>
          </w:tcPr>
          <w:p w14:paraId="6BB2F6D6" w14:textId="77777777" w:rsidR="00CF4403" w:rsidRPr="009C6982" w:rsidRDefault="00CF4403" w:rsidP="00D92F42">
            <w:pPr>
              <w:jc w:val="center"/>
            </w:pPr>
            <w:r w:rsidRPr="009C6982">
              <w:t>ns</w:t>
            </w:r>
          </w:p>
        </w:tc>
        <w:tc>
          <w:tcPr>
            <w:tcW w:w="3780" w:type="dxa"/>
          </w:tcPr>
          <w:p w14:paraId="4BB44F33" w14:textId="77777777" w:rsidR="00CF4403" w:rsidRPr="009C6982" w:rsidRDefault="00CF4403" w:rsidP="00D92F42">
            <w:r w:rsidRPr="009C6982">
              <w:t>Packing with pNPG around E353</w:t>
            </w:r>
          </w:p>
        </w:tc>
        <w:tc>
          <w:tcPr>
            <w:tcW w:w="1080" w:type="dxa"/>
          </w:tcPr>
          <w:p w14:paraId="5F4F4140" w14:textId="77777777" w:rsidR="00CF4403" w:rsidRPr="009C6982" w:rsidRDefault="00CF4403" w:rsidP="00D92F42">
            <w:pPr>
              <w:jc w:val="center"/>
            </w:pPr>
            <w:r w:rsidRPr="009C6982">
              <w:t>0.19</w:t>
            </w:r>
          </w:p>
        </w:tc>
        <w:tc>
          <w:tcPr>
            <w:tcW w:w="1058" w:type="dxa"/>
          </w:tcPr>
          <w:p w14:paraId="7E871966" w14:textId="77777777" w:rsidR="00CF4403" w:rsidRPr="009C6982" w:rsidRDefault="00CF4403" w:rsidP="00D92F42">
            <w:pPr>
              <w:jc w:val="center"/>
            </w:pPr>
            <w:r w:rsidRPr="009C6982">
              <w:t>1</w:t>
            </w:r>
          </w:p>
        </w:tc>
      </w:tr>
      <w:tr w:rsidR="00CF4403" w:rsidRPr="009C6982" w14:paraId="0109A4B9" w14:textId="77777777" w:rsidTr="00CF4403">
        <w:trPr>
          <w:trHeight w:val="255"/>
        </w:trPr>
        <w:tc>
          <w:tcPr>
            <w:tcW w:w="1034" w:type="dxa"/>
          </w:tcPr>
          <w:p w14:paraId="64F70D7F" w14:textId="77777777" w:rsidR="00CF4403" w:rsidRPr="009C6982" w:rsidRDefault="00CF4403" w:rsidP="00D92F42">
            <w:pPr>
              <w:jc w:val="center"/>
            </w:pPr>
            <w:r w:rsidRPr="009C6982">
              <w:t>ns</w:t>
            </w:r>
          </w:p>
        </w:tc>
        <w:tc>
          <w:tcPr>
            <w:tcW w:w="874" w:type="dxa"/>
          </w:tcPr>
          <w:p w14:paraId="74CDA889" w14:textId="77777777" w:rsidR="00CF4403" w:rsidRPr="009C6982" w:rsidRDefault="00CF4403" w:rsidP="00D92F42">
            <w:pPr>
              <w:jc w:val="center"/>
            </w:pPr>
            <w:r w:rsidRPr="009C6982">
              <w:t>-0.10</w:t>
            </w:r>
          </w:p>
        </w:tc>
        <w:tc>
          <w:tcPr>
            <w:tcW w:w="900" w:type="dxa"/>
          </w:tcPr>
          <w:p w14:paraId="10C78316" w14:textId="77777777" w:rsidR="00CF4403" w:rsidRPr="009C6982" w:rsidRDefault="00CF4403" w:rsidP="00D92F42">
            <w:pPr>
              <w:jc w:val="center"/>
            </w:pPr>
            <w:r w:rsidRPr="009C6982">
              <w:t>ns</w:t>
            </w:r>
          </w:p>
        </w:tc>
        <w:tc>
          <w:tcPr>
            <w:tcW w:w="3780" w:type="dxa"/>
          </w:tcPr>
          <w:p w14:paraId="50FCAB72" w14:textId="77777777" w:rsidR="00CF4403" w:rsidRPr="009C6982" w:rsidRDefault="00CF4403" w:rsidP="00D92F42">
            <w:r w:rsidRPr="009C6982">
              <w:t xml:space="preserve">Total system energy </w:t>
            </w:r>
          </w:p>
        </w:tc>
        <w:tc>
          <w:tcPr>
            <w:tcW w:w="1080" w:type="dxa"/>
          </w:tcPr>
          <w:p w14:paraId="084A270F" w14:textId="77777777" w:rsidR="00CF4403" w:rsidRPr="009C6982" w:rsidRDefault="00CF4403" w:rsidP="00D92F42">
            <w:pPr>
              <w:jc w:val="center"/>
            </w:pPr>
            <w:r w:rsidRPr="009C6982">
              <w:t>-636.44</w:t>
            </w:r>
          </w:p>
        </w:tc>
        <w:tc>
          <w:tcPr>
            <w:tcW w:w="1058" w:type="dxa"/>
          </w:tcPr>
          <w:p w14:paraId="1FC91A7B" w14:textId="77777777" w:rsidR="00CF4403" w:rsidRPr="009C6982" w:rsidRDefault="00CF4403" w:rsidP="00D92F42">
            <w:pPr>
              <w:jc w:val="center"/>
            </w:pPr>
            <w:r w:rsidRPr="009C6982">
              <w:t>-621.6</w:t>
            </w:r>
          </w:p>
        </w:tc>
      </w:tr>
      <w:tr w:rsidR="00CF4403" w:rsidRPr="009C6982" w14:paraId="4C9AFB3B" w14:textId="77777777" w:rsidTr="00CF4403">
        <w:trPr>
          <w:trHeight w:val="255"/>
        </w:trPr>
        <w:tc>
          <w:tcPr>
            <w:tcW w:w="1034" w:type="dxa"/>
          </w:tcPr>
          <w:p w14:paraId="6A00FDFC" w14:textId="77777777" w:rsidR="00CF4403" w:rsidRPr="009C6982" w:rsidRDefault="00CF4403" w:rsidP="00D92F42">
            <w:pPr>
              <w:jc w:val="center"/>
            </w:pPr>
            <w:r w:rsidRPr="009C6982">
              <w:t>ns</w:t>
            </w:r>
          </w:p>
        </w:tc>
        <w:tc>
          <w:tcPr>
            <w:tcW w:w="874" w:type="dxa"/>
          </w:tcPr>
          <w:p w14:paraId="431C8FE7" w14:textId="77777777" w:rsidR="00CF4403" w:rsidRPr="009C6982" w:rsidRDefault="00CF4403" w:rsidP="00D92F42">
            <w:pPr>
              <w:jc w:val="center"/>
            </w:pPr>
            <w:r w:rsidRPr="009C6982">
              <w:t>-0.01</w:t>
            </w:r>
          </w:p>
        </w:tc>
        <w:tc>
          <w:tcPr>
            <w:tcW w:w="900" w:type="dxa"/>
          </w:tcPr>
          <w:p w14:paraId="39C970AD" w14:textId="77777777" w:rsidR="00CF4403" w:rsidRPr="009C6982" w:rsidRDefault="00CF4403" w:rsidP="00D92F42">
            <w:pPr>
              <w:jc w:val="center"/>
            </w:pPr>
            <w:r w:rsidRPr="009C6982">
              <w:t>ns</w:t>
            </w:r>
          </w:p>
        </w:tc>
        <w:tc>
          <w:tcPr>
            <w:tcW w:w="3780" w:type="dxa"/>
          </w:tcPr>
          <w:p w14:paraId="7FF47BEE" w14:textId="77777777" w:rsidR="00CF4403" w:rsidRPr="009C6982" w:rsidRDefault="00CF4403" w:rsidP="00D92F42">
            <w:r w:rsidRPr="009C6982">
              <w:t>Hydrogen bond energy of the total system</w:t>
            </w:r>
          </w:p>
        </w:tc>
        <w:tc>
          <w:tcPr>
            <w:tcW w:w="1080" w:type="dxa"/>
          </w:tcPr>
          <w:p w14:paraId="6143468E" w14:textId="77777777" w:rsidR="00CF4403" w:rsidRPr="009C6982" w:rsidRDefault="00CF4403" w:rsidP="00D92F42">
            <w:pPr>
              <w:jc w:val="center"/>
            </w:pPr>
            <w:r w:rsidRPr="009C6982">
              <w:t>-76.7</w:t>
            </w:r>
          </w:p>
        </w:tc>
        <w:tc>
          <w:tcPr>
            <w:tcW w:w="1058" w:type="dxa"/>
          </w:tcPr>
          <w:p w14:paraId="6CF6A168" w14:textId="77777777" w:rsidR="00CF4403" w:rsidRPr="009C6982" w:rsidRDefault="00CF4403" w:rsidP="00D92F42">
            <w:pPr>
              <w:jc w:val="center"/>
            </w:pPr>
            <w:r w:rsidRPr="009C6982">
              <w:t>-67.63</w:t>
            </w:r>
          </w:p>
        </w:tc>
      </w:tr>
      <w:tr w:rsidR="00CF4403" w:rsidRPr="009C6982" w14:paraId="509BD7C6" w14:textId="77777777" w:rsidTr="00CF4403">
        <w:trPr>
          <w:trHeight w:val="255"/>
        </w:trPr>
        <w:tc>
          <w:tcPr>
            <w:tcW w:w="1034" w:type="dxa"/>
          </w:tcPr>
          <w:p w14:paraId="70A4E85D" w14:textId="77777777" w:rsidR="00CF4403" w:rsidRPr="009C6982" w:rsidRDefault="00CF4403" w:rsidP="00D92F42">
            <w:pPr>
              <w:jc w:val="center"/>
            </w:pPr>
            <w:r w:rsidRPr="009C6982">
              <w:t>ns</w:t>
            </w:r>
          </w:p>
        </w:tc>
        <w:tc>
          <w:tcPr>
            <w:tcW w:w="874" w:type="dxa"/>
          </w:tcPr>
          <w:p w14:paraId="01732123" w14:textId="77777777" w:rsidR="00CF4403" w:rsidRPr="009C6982" w:rsidRDefault="00CF4403" w:rsidP="00D92F42">
            <w:pPr>
              <w:jc w:val="center"/>
            </w:pPr>
            <w:r w:rsidRPr="009C6982">
              <w:t>ns</w:t>
            </w:r>
          </w:p>
        </w:tc>
        <w:tc>
          <w:tcPr>
            <w:tcW w:w="900" w:type="dxa"/>
          </w:tcPr>
          <w:p w14:paraId="38CAFE2D" w14:textId="77777777" w:rsidR="00CF4403" w:rsidRPr="009C6982" w:rsidRDefault="00CF4403" w:rsidP="00D92F42">
            <w:pPr>
              <w:jc w:val="center"/>
            </w:pPr>
            <w:r w:rsidRPr="009C6982">
              <w:t>0.11</w:t>
            </w:r>
          </w:p>
        </w:tc>
        <w:tc>
          <w:tcPr>
            <w:tcW w:w="3780" w:type="dxa"/>
          </w:tcPr>
          <w:p w14:paraId="5E85E29B" w14:textId="77777777" w:rsidR="00CF4403" w:rsidRPr="009C6982" w:rsidRDefault="00CF4403" w:rsidP="00D92F42">
            <w:r w:rsidRPr="009C6982">
              <w:t>Lennard-Jones repulsion around E353</w:t>
            </w:r>
          </w:p>
        </w:tc>
        <w:tc>
          <w:tcPr>
            <w:tcW w:w="1080" w:type="dxa"/>
          </w:tcPr>
          <w:p w14:paraId="51534CF1" w14:textId="77777777" w:rsidR="00CF4403" w:rsidRPr="009C6982" w:rsidRDefault="00CF4403" w:rsidP="00D92F42">
            <w:pPr>
              <w:jc w:val="center"/>
            </w:pPr>
            <w:r w:rsidRPr="009C6982">
              <w:t>0.67</w:t>
            </w:r>
          </w:p>
        </w:tc>
        <w:tc>
          <w:tcPr>
            <w:tcW w:w="1058" w:type="dxa"/>
          </w:tcPr>
          <w:p w14:paraId="03BBA454" w14:textId="77777777" w:rsidR="00CF4403" w:rsidRPr="009C6982" w:rsidRDefault="00CF4403" w:rsidP="00D92F42">
            <w:pPr>
              <w:jc w:val="center"/>
            </w:pPr>
            <w:r w:rsidRPr="009C6982">
              <w:t>1.41</w:t>
            </w:r>
          </w:p>
        </w:tc>
      </w:tr>
      <w:tr w:rsidR="00CF4403" w:rsidRPr="009C6982" w14:paraId="6725B49F" w14:textId="77777777" w:rsidTr="00CF4403">
        <w:trPr>
          <w:trHeight w:val="503"/>
        </w:trPr>
        <w:tc>
          <w:tcPr>
            <w:tcW w:w="1034" w:type="dxa"/>
          </w:tcPr>
          <w:p w14:paraId="05B195AF" w14:textId="77777777" w:rsidR="00CF4403" w:rsidRPr="009C6982" w:rsidRDefault="00CF4403" w:rsidP="00D92F42">
            <w:pPr>
              <w:jc w:val="center"/>
            </w:pPr>
            <w:r w:rsidRPr="009C6982">
              <w:t>ns</w:t>
            </w:r>
          </w:p>
        </w:tc>
        <w:tc>
          <w:tcPr>
            <w:tcW w:w="874" w:type="dxa"/>
          </w:tcPr>
          <w:p w14:paraId="08C80A62" w14:textId="77777777" w:rsidR="00CF4403" w:rsidRPr="009C6982" w:rsidRDefault="00CF4403" w:rsidP="00D92F42">
            <w:pPr>
              <w:jc w:val="center"/>
            </w:pPr>
            <w:r w:rsidRPr="009C6982">
              <w:t>ns</w:t>
            </w:r>
          </w:p>
        </w:tc>
        <w:tc>
          <w:tcPr>
            <w:tcW w:w="900" w:type="dxa"/>
          </w:tcPr>
          <w:p w14:paraId="7D4300BA" w14:textId="77777777" w:rsidR="00CF4403" w:rsidRPr="009C6982" w:rsidRDefault="00CF4403" w:rsidP="00D92F42">
            <w:pPr>
              <w:jc w:val="center"/>
            </w:pPr>
            <w:r w:rsidRPr="009C6982">
              <w:t>0.27</w:t>
            </w:r>
          </w:p>
        </w:tc>
        <w:tc>
          <w:tcPr>
            <w:tcW w:w="3780" w:type="dxa"/>
          </w:tcPr>
          <w:p w14:paraId="0E7FE971" w14:textId="77777777" w:rsidR="00CF4403" w:rsidRPr="009C6982" w:rsidRDefault="00CF4403" w:rsidP="00D92F42">
            <w:r w:rsidRPr="009C6982">
              <w:t>Average hydrophobic surface area without pNPG</w:t>
            </w:r>
          </w:p>
        </w:tc>
        <w:tc>
          <w:tcPr>
            <w:tcW w:w="1080" w:type="dxa"/>
          </w:tcPr>
          <w:p w14:paraId="5C2B4FEB" w14:textId="77777777" w:rsidR="00CF4403" w:rsidRPr="009C6982" w:rsidRDefault="00CF4403" w:rsidP="00D92F42">
            <w:pPr>
              <w:jc w:val="center"/>
            </w:pPr>
            <w:r w:rsidRPr="009C6982">
              <w:t>0.51</w:t>
            </w:r>
          </w:p>
        </w:tc>
        <w:tc>
          <w:tcPr>
            <w:tcW w:w="1058" w:type="dxa"/>
          </w:tcPr>
          <w:p w14:paraId="04A5C93C" w14:textId="77777777" w:rsidR="00CF4403" w:rsidRPr="009C6982" w:rsidRDefault="00CF4403" w:rsidP="00D92F42">
            <w:pPr>
              <w:jc w:val="center"/>
            </w:pPr>
            <w:r w:rsidRPr="009C6982">
              <w:t>1.75</w:t>
            </w:r>
          </w:p>
        </w:tc>
      </w:tr>
      <w:tr w:rsidR="00CF4403" w:rsidRPr="009C6982" w14:paraId="58EEDEEA" w14:textId="77777777" w:rsidTr="00CF4403">
        <w:trPr>
          <w:trHeight w:val="255"/>
        </w:trPr>
        <w:tc>
          <w:tcPr>
            <w:tcW w:w="1034" w:type="dxa"/>
          </w:tcPr>
          <w:p w14:paraId="2C8F2FF3" w14:textId="77777777" w:rsidR="00CF4403" w:rsidRPr="009C6982" w:rsidRDefault="00CF4403" w:rsidP="00D92F42">
            <w:pPr>
              <w:jc w:val="center"/>
            </w:pPr>
            <w:r w:rsidRPr="009C6982">
              <w:t>ns</w:t>
            </w:r>
          </w:p>
        </w:tc>
        <w:tc>
          <w:tcPr>
            <w:tcW w:w="874" w:type="dxa"/>
          </w:tcPr>
          <w:p w14:paraId="0C2F3E3E" w14:textId="77777777" w:rsidR="00CF4403" w:rsidRPr="009C6982" w:rsidRDefault="00CF4403" w:rsidP="00D92F42">
            <w:pPr>
              <w:jc w:val="center"/>
            </w:pPr>
            <w:r w:rsidRPr="009C6982">
              <w:t>ns</w:t>
            </w:r>
          </w:p>
        </w:tc>
        <w:tc>
          <w:tcPr>
            <w:tcW w:w="900" w:type="dxa"/>
          </w:tcPr>
          <w:p w14:paraId="0B739683" w14:textId="77777777" w:rsidR="00CF4403" w:rsidRPr="009C6982" w:rsidRDefault="00CF4403" w:rsidP="00D92F42">
            <w:pPr>
              <w:jc w:val="center"/>
            </w:pPr>
            <w:r w:rsidRPr="009C6982">
              <w:t>0.32</w:t>
            </w:r>
          </w:p>
        </w:tc>
        <w:tc>
          <w:tcPr>
            <w:tcW w:w="3780" w:type="dxa"/>
          </w:tcPr>
          <w:p w14:paraId="6C61C5BA" w14:textId="77777777" w:rsidR="00CF4403" w:rsidRPr="009C6982" w:rsidRDefault="00CF4403" w:rsidP="00D92F42">
            <w:r w:rsidRPr="009C6982">
              <w:t>Packing around E353 without pNPG</w:t>
            </w:r>
          </w:p>
        </w:tc>
        <w:tc>
          <w:tcPr>
            <w:tcW w:w="1080" w:type="dxa"/>
          </w:tcPr>
          <w:p w14:paraId="7DEB5BDD" w14:textId="77777777" w:rsidR="00CF4403" w:rsidRPr="009C6982" w:rsidRDefault="00CF4403" w:rsidP="00D92F42">
            <w:pPr>
              <w:jc w:val="center"/>
            </w:pPr>
            <w:r w:rsidRPr="009C6982">
              <w:t>0.37</w:t>
            </w:r>
          </w:p>
        </w:tc>
        <w:tc>
          <w:tcPr>
            <w:tcW w:w="1058" w:type="dxa"/>
          </w:tcPr>
          <w:p w14:paraId="493031AF" w14:textId="77777777" w:rsidR="00CF4403" w:rsidRPr="009C6982" w:rsidRDefault="00CF4403" w:rsidP="00D92F42">
            <w:pPr>
              <w:jc w:val="center"/>
            </w:pPr>
            <w:r w:rsidRPr="009C6982">
              <w:t>0.99</w:t>
            </w:r>
          </w:p>
        </w:tc>
      </w:tr>
      <w:tr w:rsidR="00CF4403" w:rsidRPr="009C6982" w14:paraId="2E8FC9A4" w14:textId="77777777" w:rsidTr="00CF4403">
        <w:trPr>
          <w:trHeight w:val="255"/>
        </w:trPr>
        <w:tc>
          <w:tcPr>
            <w:tcW w:w="1034" w:type="dxa"/>
          </w:tcPr>
          <w:p w14:paraId="5EEA96C4" w14:textId="77777777" w:rsidR="00CF4403" w:rsidRPr="009C6982" w:rsidRDefault="00CF4403" w:rsidP="00D92F42">
            <w:pPr>
              <w:jc w:val="center"/>
            </w:pPr>
            <w:r w:rsidRPr="009C6982">
              <w:t>ns</w:t>
            </w:r>
          </w:p>
        </w:tc>
        <w:tc>
          <w:tcPr>
            <w:tcW w:w="874" w:type="dxa"/>
          </w:tcPr>
          <w:p w14:paraId="68A6BC49" w14:textId="77777777" w:rsidR="00CF4403" w:rsidRPr="009C6982" w:rsidRDefault="00CF4403" w:rsidP="00D92F42">
            <w:pPr>
              <w:jc w:val="center"/>
            </w:pPr>
            <w:r w:rsidRPr="009C6982">
              <w:t>ns</w:t>
            </w:r>
          </w:p>
        </w:tc>
        <w:tc>
          <w:tcPr>
            <w:tcW w:w="900" w:type="dxa"/>
          </w:tcPr>
          <w:p w14:paraId="5F92299D" w14:textId="77777777" w:rsidR="00CF4403" w:rsidRPr="009C6982" w:rsidRDefault="00CF4403" w:rsidP="00D92F42">
            <w:pPr>
              <w:jc w:val="center"/>
            </w:pPr>
            <w:r w:rsidRPr="009C6982">
              <w:t>0.34</w:t>
            </w:r>
          </w:p>
        </w:tc>
        <w:tc>
          <w:tcPr>
            <w:tcW w:w="3780" w:type="dxa"/>
          </w:tcPr>
          <w:p w14:paraId="055357DC" w14:textId="77777777" w:rsidR="00CF4403" w:rsidRPr="009C6982" w:rsidRDefault="00CF4403" w:rsidP="00D92F42">
            <w:r w:rsidRPr="009C6982">
              <w:t>Packing around E164 without pNPG</w:t>
            </w:r>
          </w:p>
        </w:tc>
        <w:tc>
          <w:tcPr>
            <w:tcW w:w="1080" w:type="dxa"/>
          </w:tcPr>
          <w:p w14:paraId="695E5502" w14:textId="77777777" w:rsidR="00CF4403" w:rsidRPr="009C6982" w:rsidRDefault="00CF4403" w:rsidP="00D92F42">
            <w:pPr>
              <w:jc w:val="center"/>
            </w:pPr>
            <w:r w:rsidRPr="009C6982">
              <w:t>0.37</w:t>
            </w:r>
          </w:p>
        </w:tc>
        <w:tc>
          <w:tcPr>
            <w:tcW w:w="1058" w:type="dxa"/>
          </w:tcPr>
          <w:p w14:paraId="62F00F82" w14:textId="77777777" w:rsidR="00CF4403" w:rsidRPr="009C6982" w:rsidRDefault="00CF4403" w:rsidP="00D92F42">
            <w:pPr>
              <w:jc w:val="center"/>
            </w:pPr>
            <w:r w:rsidRPr="009C6982">
              <w:t>0.99</w:t>
            </w:r>
          </w:p>
        </w:tc>
      </w:tr>
      <w:tr w:rsidR="00CF4403" w:rsidRPr="009C6982" w14:paraId="7442052F" w14:textId="77777777" w:rsidTr="00CF4403">
        <w:trPr>
          <w:trHeight w:val="255"/>
        </w:trPr>
        <w:tc>
          <w:tcPr>
            <w:tcW w:w="1034" w:type="dxa"/>
          </w:tcPr>
          <w:p w14:paraId="5D376321" w14:textId="77777777" w:rsidR="00CF4403" w:rsidRPr="009C6982" w:rsidRDefault="00CF4403" w:rsidP="00D92F42">
            <w:pPr>
              <w:jc w:val="center"/>
            </w:pPr>
            <w:r w:rsidRPr="009C6982">
              <w:t>ns</w:t>
            </w:r>
          </w:p>
        </w:tc>
        <w:tc>
          <w:tcPr>
            <w:tcW w:w="874" w:type="dxa"/>
          </w:tcPr>
          <w:p w14:paraId="30E2DEED" w14:textId="77777777" w:rsidR="00CF4403" w:rsidRPr="009C6982" w:rsidRDefault="00CF4403" w:rsidP="00D92F42">
            <w:pPr>
              <w:jc w:val="center"/>
            </w:pPr>
            <w:r w:rsidRPr="009C6982">
              <w:t>ns</w:t>
            </w:r>
          </w:p>
        </w:tc>
        <w:tc>
          <w:tcPr>
            <w:tcW w:w="900" w:type="dxa"/>
          </w:tcPr>
          <w:p w14:paraId="0A8F0032" w14:textId="77777777" w:rsidR="00CF4403" w:rsidRPr="009C6982" w:rsidRDefault="00CF4403" w:rsidP="00D92F42">
            <w:pPr>
              <w:jc w:val="center"/>
            </w:pPr>
            <w:r w:rsidRPr="009C6982">
              <w:t>0.38</w:t>
            </w:r>
          </w:p>
        </w:tc>
        <w:tc>
          <w:tcPr>
            <w:tcW w:w="3780" w:type="dxa"/>
          </w:tcPr>
          <w:p w14:paraId="2B072654" w14:textId="77777777" w:rsidR="00CF4403" w:rsidRPr="009C6982" w:rsidRDefault="00CF4403" w:rsidP="00D92F42">
            <w:r w:rsidRPr="009C6982">
              <w:t>Packing around Y295 without pNPG</w:t>
            </w:r>
          </w:p>
        </w:tc>
        <w:tc>
          <w:tcPr>
            <w:tcW w:w="1080" w:type="dxa"/>
          </w:tcPr>
          <w:p w14:paraId="4C5625C7" w14:textId="77777777" w:rsidR="00CF4403" w:rsidRPr="009C6982" w:rsidRDefault="00CF4403" w:rsidP="00D92F42">
            <w:pPr>
              <w:jc w:val="center"/>
            </w:pPr>
            <w:r w:rsidRPr="009C6982">
              <w:t>0.34</w:t>
            </w:r>
          </w:p>
        </w:tc>
        <w:tc>
          <w:tcPr>
            <w:tcW w:w="1058" w:type="dxa"/>
          </w:tcPr>
          <w:p w14:paraId="1FF42527" w14:textId="77777777" w:rsidR="00CF4403" w:rsidRPr="009C6982" w:rsidRDefault="00CF4403" w:rsidP="00D92F42">
            <w:pPr>
              <w:jc w:val="center"/>
            </w:pPr>
            <w:r w:rsidRPr="009C6982">
              <w:t>0.99</w:t>
            </w:r>
          </w:p>
        </w:tc>
      </w:tr>
      <w:tr w:rsidR="00CF4403" w:rsidRPr="009C6982" w14:paraId="6CCBD32C" w14:textId="77777777" w:rsidTr="00CF4403">
        <w:trPr>
          <w:trHeight w:val="255"/>
        </w:trPr>
        <w:tc>
          <w:tcPr>
            <w:tcW w:w="1034" w:type="dxa"/>
          </w:tcPr>
          <w:p w14:paraId="23CDC8DF" w14:textId="77777777" w:rsidR="00CF4403" w:rsidRPr="009C6982" w:rsidRDefault="00CF4403" w:rsidP="00D92F42">
            <w:pPr>
              <w:jc w:val="center"/>
            </w:pPr>
            <w:r w:rsidRPr="009C6982">
              <w:t>ns</w:t>
            </w:r>
          </w:p>
        </w:tc>
        <w:tc>
          <w:tcPr>
            <w:tcW w:w="874" w:type="dxa"/>
          </w:tcPr>
          <w:p w14:paraId="289FE2F6" w14:textId="77777777" w:rsidR="00CF4403" w:rsidRPr="009C6982" w:rsidRDefault="00CF4403" w:rsidP="00D92F42">
            <w:pPr>
              <w:jc w:val="center"/>
            </w:pPr>
            <w:r w:rsidRPr="009C6982">
              <w:t>ns</w:t>
            </w:r>
          </w:p>
        </w:tc>
        <w:tc>
          <w:tcPr>
            <w:tcW w:w="900" w:type="dxa"/>
          </w:tcPr>
          <w:p w14:paraId="18D2C9F1" w14:textId="77777777" w:rsidR="00CF4403" w:rsidRPr="009C6982" w:rsidRDefault="00CF4403" w:rsidP="00D92F42">
            <w:pPr>
              <w:jc w:val="center"/>
            </w:pPr>
            <w:r w:rsidRPr="009C6982">
              <w:t>0.51</w:t>
            </w:r>
          </w:p>
        </w:tc>
        <w:tc>
          <w:tcPr>
            <w:tcW w:w="3780" w:type="dxa"/>
          </w:tcPr>
          <w:p w14:paraId="6999DC78" w14:textId="77777777" w:rsidR="00CF4403" w:rsidRPr="009C6982" w:rsidRDefault="00CF4403" w:rsidP="00D92F42">
            <w:r w:rsidRPr="009C6982">
              <w:t>Lennard-Jones repulsion of E164</w:t>
            </w:r>
          </w:p>
        </w:tc>
        <w:tc>
          <w:tcPr>
            <w:tcW w:w="1080" w:type="dxa"/>
          </w:tcPr>
          <w:p w14:paraId="4EABD118" w14:textId="77777777" w:rsidR="00CF4403" w:rsidRPr="009C6982" w:rsidRDefault="00CF4403" w:rsidP="00D92F42">
            <w:pPr>
              <w:jc w:val="center"/>
            </w:pPr>
            <w:r w:rsidRPr="009C6982">
              <w:t>0.83</w:t>
            </w:r>
          </w:p>
        </w:tc>
        <w:tc>
          <w:tcPr>
            <w:tcW w:w="1058" w:type="dxa"/>
          </w:tcPr>
          <w:p w14:paraId="308155F8" w14:textId="77777777" w:rsidR="00CF4403" w:rsidRPr="009C6982" w:rsidRDefault="00CF4403" w:rsidP="00D92F42">
            <w:pPr>
              <w:jc w:val="center"/>
            </w:pPr>
            <w:r w:rsidRPr="009C6982">
              <w:t>1.53</w:t>
            </w:r>
          </w:p>
        </w:tc>
      </w:tr>
    </w:tbl>
    <w:p w14:paraId="4B96D686" w14:textId="77777777" w:rsidR="00201544" w:rsidRDefault="00201544" w:rsidP="008C36CB">
      <w:pPr>
        <w:spacing w:line="480" w:lineRule="auto"/>
      </w:pPr>
    </w:p>
    <w:p w14:paraId="569DB475" w14:textId="77777777" w:rsidR="00DF34E5" w:rsidRPr="00794F66" w:rsidRDefault="00DF34E5" w:rsidP="008C36CB">
      <w:pPr>
        <w:spacing w:line="480" w:lineRule="auto"/>
        <w:rPr>
          <w:b/>
        </w:rPr>
      </w:pPr>
      <w:r w:rsidRPr="00794F66">
        <w:rPr>
          <w:b/>
        </w:rPr>
        <w:t>Table 1. Most informative structural features predicting each kinetic constant</w:t>
      </w:r>
    </w:p>
    <w:p w14:paraId="2BEDDDAD" w14:textId="23662C2F" w:rsidR="000D05AB" w:rsidRDefault="00DF34E5" w:rsidP="0084174E">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8 for </w:t>
      </w:r>
      <w:r w:rsidR="004F15C1" w:rsidRPr="00AE71AE">
        <w:rPr>
          <w:i/>
        </w:rPr>
        <w:t>k</w:t>
      </w:r>
      <w:r w:rsidR="004F15C1" w:rsidRPr="00AE71AE">
        <w:rPr>
          <w:vertAlign w:val="subscript"/>
        </w:rPr>
        <w:t>cat</w:t>
      </w:r>
      <w:r>
        <w:t xml:space="preserve">, 10 for </w:t>
      </w:r>
      <w:r w:rsidR="004F15C1">
        <w:t>K</w:t>
      </w:r>
      <w:r w:rsidR="004F15C1" w:rsidRPr="004F15C1">
        <w:rPr>
          <w:vertAlign w:val="subscript"/>
        </w:rPr>
        <w:t>M</w:t>
      </w:r>
      <w:r>
        <w:t xml:space="preserve">). </w:t>
      </w:r>
      <w:r w:rsidR="00557C11">
        <w:t>The weights are multiplied by a normalized form of the value (not shown), and can therefore indicate both a positive or negative relationship.</w:t>
      </w:r>
      <w:r w:rsidR="00D611EC">
        <w:t xml:space="preserve"> </w:t>
      </w:r>
      <w:r w:rsidR="00557C11">
        <w:t xml:space="preserve">For </w:t>
      </w:r>
      <w:r w:rsidR="00557C11">
        <w:lastRenderedPageBreak/>
        <w:t xml:space="preserve">example, a negative weight for hydrogen bonding is consistent with a positive correlation to hydrogen bonding where a smaller number indicates more hydrogen bonding is occurring. Inversely, a positive weight for packing would indicate a positive correlation since a larger value indicates a system with fewer voids. </w:t>
      </w:r>
      <w:r>
        <w:t>The relative contribution of each feature in determining the kinetic constant is given as a normalized weight (columns 1-3). Column 4 provides a description of each feature, and columns 5 and 6 show the range of observed values in the training dataset.</w:t>
      </w:r>
      <w:r w:rsidR="00557C11">
        <w:t xml:space="preserve"> </w:t>
      </w:r>
      <w:r>
        <w:t xml:space="preserve">The full feature table is available in Supplemental Table </w:t>
      </w:r>
      <w:r w:rsidR="000935EF">
        <w:t>2</w:t>
      </w:r>
      <w:r>
        <w:t>.</w:t>
      </w:r>
      <w:r w:rsidR="00AF585E">
        <w:t xml:space="preserve"> </w:t>
      </w:r>
      <w:r w:rsidRPr="005C44A4">
        <w:rPr>
          <w:i/>
        </w:rPr>
        <w:t>ns=featu</w:t>
      </w:r>
      <w:r w:rsidR="00781200" w:rsidRPr="005C44A4">
        <w:rPr>
          <w:i/>
        </w:rPr>
        <w:t>re not selected by the algorithm</w:t>
      </w:r>
    </w:p>
    <w:p w14:paraId="70BB8EDB" w14:textId="77777777" w:rsidR="00696E24" w:rsidRDefault="00696E24" w:rsidP="0084174E">
      <w:pPr>
        <w:spacing w:line="480" w:lineRule="auto"/>
      </w:pPr>
    </w:p>
    <w:p w14:paraId="33F080F8" w14:textId="7DA29810" w:rsidR="00696E24" w:rsidRPr="00781200" w:rsidRDefault="00781200" w:rsidP="00354AFE">
      <w:pPr>
        <w:spacing w:line="480" w:lineRule="auto"/>
        <w:rPr>
          <w:b/>
        </w:rPr>
      </w:pPr>
      <w:r w:rsidRPr="00781200">
        <w:rPr>
          <w:b/>
        </w:rPr>
        <w:t>REFERENCES</w:t>
      </w:r>
    </w:p>
    <w:p w14:paraId="6A80D644" w14:textId="77777777" w:rsidR="004A477D" w:rsidRPr="004A477D" w:rsidRDefault="00696E24" w:rsidP="00354AFE">
      <w:pPr>
        <w:pStyle w:val="EndNoteBibliography"/>
        <w:spacing w:line="480" w:lineRule="auto"/>
        <w:rPr>
          <w:noProof/>
        </w:rPr>
      </w:pPr>
      <w:r>
        <w:fldChar w:fldCharType="begin"/>
      </w:r>
      <w:r>
        <w:instrText xml:space="preserve"> ADDIN EN.REFLIST </w:instrText>
      </w:r>
      <w:r>
        <w:fldChar w:fldCharType="separate"/>
      </w:r>
      <w:r w:rsidR="004A477D" w:rsidRPr="004A477D">
        <w:rPr>
          <w:noProof/>
        </w:rPr>
        <w:t>1.</w:t>
      </w:r>
      <w:r w:rsidR="004A477D" w:rsidRPr="004A477D">
        <w:rPr>
          <w:noProof/>
        </w:rPr>
        <w:tab/>
        <w:t xml:space="preserve">Mak, W. S.; Siegel, J. B., Computational enzyme design: Transitioning from catalytic proteins to enzymes. </w:t>
      </w:r>
      <w:r w:rsidR="004A477D" w:rsidRPr="004A477D">
        <w:rPr>
          <w:i/>
          <w:noProof/>
        </w:rPr>
        <w:t xml:space="preserve">Current opinion in structural biology </w:t>
      </w:r>
      <w:r w:rsidR="004A477D" w:rsidRPr="004A477D">
        <w:rPr>
          <w:b/>
          <w:noProof/>
        </w:rPr>
        <w:t>2014,</w:t>
      </w:r>
      <w:r w:rsidR="004A477D" w:rsidRPr="004A477D">
        <w:rPr>
          <w:noProof/>
        </w:rPr>
        <w:t xml:space="preserve"> </w:t>
      </w:r>
      <w:r w:rsidR="004A477D" w:rsidRPr="004A477D">
        <w:rPr>
          <w:i/>
          <w:noProof/>
        </w:rPr>
        <w:t>27</w:t>
      </w:r>
      <w:r w:rsidR="004A477D" w:rsidRPr="004A477D">
        <w:rPr>
          <w:noProof/>
        </w:rPr>
        <w:t>, 87-94.</w:t>
      </w:r>
    </w:p>
    <w:p w14:paraId="7B0842BC" w14:textId="77777777" w:rsidR="004A477D" w:rsidRPr="004A477D" w:rsidRDefault="004A477D" w:rsidP="00354AFE">
      <w:pPr>
        <w:pStyle w:val="EndNoteBibliography"/>
        <w:spacing w:line="480" w:lineRule="auto"/>
        <w:rPr>
          <w:noProof/>
        </w:rPr>
      </w:pPr>
      <w:r w:rsidRPr="004A477D">
        <w:rPr>
          <w:noProof/>
        </w:rPr>
        <w:t>2.</w:t>
      </w:r>
      <w:r w:rsidRPr="004A477D">
        <w:rPr>
          <w:noProof/>
        </w:rPr>
        <w:tab/>
        <w:t xml:space="preserve">Siegel, J. B.; Smith, A. L.; Poust, S.; Wargacki, A. J.; Bar-Even, A.; Louw, C.; Shen, B. W.; Eiben, C. B.; Tran, H. M.; Noor, E.; Gallaher, J. L.; Bale, J.; Yoshikuni, Y.; Gelb, M. H.; Keasling, J. D.; Stoddard, B. L.; Lidstrom, M. E.; Baker, D., Computational protein design enables a novel one-carbon assimilation pathway. In </w:t>
      </w:r>
      <w:r w:rsidRPr="004A477D">
        <w:rPr>
          <w:i/>
          <w:noProof/>
        </w:rPr>
        <w:t>PNAS</w:t>
      </w:r>
      <w:r w:rsidRPr="004A477D">
        <w:rPr>
          <w:noProof/>
        </w:rPr>
        <w:t>, National Acad Sciences: 2015; Vol. 112, pp 3704-3709.</w:t>
      </w:r>
    </w:p>
    <w:p w14:paraId="0742BDB2" w14:textId="77777777" w:rsidR="004A477D" w:rsidRPr="004A477D" w:rsidRDefault="004A477D" w:rsidP="00354AFE">
      <w:pPr>
        <w:pStyle w:val="EndNoteBibliography"/>
        <w:spacing w:line="480" w:lineRule="auto"/>
        <w:rPr>
          <w:noProof/>
        </w:rPr>
      </w:pPr>
      <w:r w:rsidRPr="004A477D">
        <w:rPr>
          <w:noProof/>
        </w:rPr>
        <w:t>3.</w:t>
      </w:r>
      <w:r w:rsidRPr="004A477D">
        <w:rPr>
          <w:noProof/>
        </w:rPr>
        <w:tab/>
        <w:t xml:space="preserve">Damborsky, J.; Brezovsky, J., Computational tools for designing and engineering enzymes. In </w:t>
      </w:r>
      <w:r w:rsidRPr="004A477D">
        <w:rPr>
          <w:i/>
          <w:noProof/>
        </w:rPr>
        <w:t>Current Opinion in Chemical Biology</w:t>
      </w:r>
      <w:r w:rsidRPr="004A477D">
        <w:rPr>
          <w:noProof/>
        </w:rPr>
        <w:t>, 2014; Vol. 19, pp 8-16.</w:t>
      </w:r>
    </w:p>
    <w:p w14:paraId="54AE3CA2" w14:textId="77777777" w:rsidR="004A477D" w:rsidRPr="004A477D" w:rsidRDefault="004A477D" w:rsidP="00354AFE">
      <w:pPr>
        <w:pStyle w:val="EndNoteBibliography"/>
        <w:spacing w:line="480" w:lineRule="auto"/>
        <w:rPr>
          <w:noProof/>
        </w:rPr>
      </w:pPr>
      <w:r w:rsidRPr="004A477D">
        <w:rPr>
          <w:noProof/>
        </w:rPr>
        <w:t>4.</w:t>
      </w:r>
      <w:r w:rsidRPr="004A477D">
        <w:rPr>
          <w:noProof/>
        </w:rPr>
        <w:tab/>
        <w:t xml:space="preserve">Gordon, S. R.; Stanley, E. J.; Wolf, S.; Toland, A.; Wu, S. J.; Hadidi, D.; Mills, J. H.; Baker, D.; Pultz, I. S.; Siegel, J. B., Computational Design of an α-Gliadin Peptidase. In </w:t>
      </w:r>
      <w:r w:rsidRPr="004A477D">
        <w:rPr>
          <w:i/>
          <w:noProof/>
        </w:rPr>
        <w:t>J. Am. Chem. Soc.</w:t>
      </w:r>
      <w:r w:rsidRPr="004A477D">
        <w:rPr>
          <w:noProof/>
        </w:rPr>
        <w:t>, American Chemical Society: 2012; Vol. 134, pp 20513-20520.</w:t>
      </w:r>
    </w:p>
    <w:p w14:paraId="55D90C37" w14:textId="77777777" w:rsidR="004A477D" w:rsidRPr="004A477D" w:rsidRDefault="004A477D" w:rsidP="00354AFE">
      <w:pPr>
        <w:pStyle w:val="EndNoteBibliography"/>
        <w:spacing w:line="480" w:lineRule="auto"/>
        <w:rPr>
          <w:noProof/>
        </w:rPr>
      </w:pPr>
      <w:r w:rsidRPr="004A477D">
        <w:rPr>
          <w:noProof/>
        </w:rPr>
        <w:lastRenderedPageBreak/>
        <w:t>5.</w:t>
      </w:r>
      <w:r w:rsidRPr="004A477D">
        <w:rPr>
          <w:noProof/>
        </w:rPr>
        <w:tab/>
        <w:t xml:space="preserve">Marcheschi, R. J.; Li, H.; Zhang, K.; Noey, E. L.; Kim, S.; Chaubey, A.; Houk, K. N.; Liao, J. C., A Synthetic Recursive “+1” Pathway for Carbon Chain Elongation. In </w:t>
      </w:r>
      <w:r w:rsidRPr="004A477D">
        <w:rPr>
          <w:i/>
          <w:noProof/>
        </w:rPr>
        <w:t>ACS Chem. Biol.</w:t>
      </w:r>
      <w:r w:rsidRPr="004A477D">
        <w:rPr>
          <w:noProof/>
        </w:rPr>
        <w:t>, American Chemical Society: 2012; Vol. 7, pp 689-697.</w:t>
      </w:r>
    </w:p>
    <w:p w14:paraId="3B58FC79" w14:textId="77777777" w:rsidR="004A477D" w:rsidRPr="004A477D" w:rsidRDefault="004A477D" w:rsidP="00354AFE">
      <w:pPr>
        <w:pStyle w:val="EndNoteBibliography"/>
        <w:spacing w:line="480" w:lineRule="auto"/>
        <w:rPr>
          <w:noProof/>
        </w:rPr>
      </w:pPr>
      <w:r w:rsidRPr="004A477D">
        <w:rPr>
          <w:noProof/>
        </w:rPr>
        <w:t>6.</w:t>
      </w:r>
      <w:r w:rsidRPr="004A477D">
        <w:rPr>
          <w:noProof/>
        </w:rPr>
        <w:tab/>
        <w:t xml:space="preserve">Khare, S. D.; Kipnis, Y.; Greisen, P. J.; Takeuchi, R.; Ashani, Y.; Goldsmith, M.; Song, Y.; Gallaher, J. L.; Silman, I.; Leader, H.; Sussman, J. L.; Stoddard, B. L.; Tawfik, D. S.; Baker, D., Computational redesign of a mononuclear zinc metalloenzyme for organophosphate hydrolysis. In </w:t>
      </w:r>
      <w:r w:rsidRPr="004A477D">
        <w:rPr>
          <w:i/>
          <w:noProof/>
        </w:rPr>
        <w:t>Nature Chemical Biology</w:t>
      </w:r>
      <w:r w:rsidRPr="004A477D">
        <w:rPr>
          <w:noProof/>
        </w:rPr>
        <w:t>, Nature Publishing Group: 2012; Vol. 8, pp 294-300.</w:t>
      </w:r>
    </w:p>
    <w:p w14:paraId="71A71BE8" w14:textId="77777777" w:rsidR="004A477D" w:rsidRPr="004A477D" w:rsidRDefault="004A477D" w:rsidP="00354AFE">
      <w:pPr>
        <w:pStyle w:val="EndNoteBibliography"/>
        <w:spacing w:line="480" w:lineRule="auto"/>
        <w:rPr>
          <w:noProof/>
        </w:rPr>
      </w:pPr>
      <w:r w:rsidRPr="004A477D">
        <w:rPr>
          <w:noProof/>
        </w:rPr>
        <w:t>7.</w:t>
      </w:r>
      <w:r w:rsidRPr="004A477D">
        <w:rPr>
          <w:noProof/>
        </w:rPr>
        <w:tab/>
        <w:t xml:space="preserve">Kumar, M. S.; Bava, K. A.; Gromiha, M. M.; Prabakaran, P.; Kitajima, K.; Uedaira, H.; Sarai, A., ProTherm and ProNIT: thermodynamic databases for proteins and protein–nucleic acid interactions. </w:t>
      </w:r>
      <w:r w:rsidRPr="004A477D">
        <w:rPr>
          <w:i/>
          <w:noProof/>
        </w:rPr>
        <w:t xml:space="preserve">Nucleic Acids Research </w:t>
      </w:r>
      <w:r w:rsidRPr="004A477D">
        <w:rPr>
          <w:b/>
          <w:noProof/>
        </w:rPr>
        <w:t>2006,</w:t>
      </w:r>
      <w:r w:rsidRPr="004A477D">
        <w:rPr>
          <w:noProof/>
        </w:rPr>
        <w:t xml:space="preserve"> </w:t>
      </w:r>
      <w:r w:rsidRPr="004A477D">
        <w:rPr>
          <w:i/>
          <w:noProof/>
        </w:rPr>
        <w:t>34</w:t>
      </w:r>
      <w:r w:rsidRPr="004A477D">
        <w:rPr>
          <w:noProof/>
        </w:rPr>
        <w:t xml:space="preserve"> (suppl 1), D204-D206.</w:t>
      </w:r>
    </w:p>
    <w:p w14:paraId="6C07C38D" w14:textId="77777777" w:rsidR="004A477D" w:rsidRPr="004A477D" w:rsidRDefault="004A477D" w:rsidP="00354AFE">
      <w:pPr>
        <w:pStyle w:val="EndNoteBibliography"/>
        <w:spacing w:line="480" w:lineRule="auto"/>
        <w:rPr>
          <w:noProof/>
        </w:rPr>
      </w:pPr>
      <w:r w:rsidRPr="004A477D">
        <w:rPr>
          <w:rFonts w:hint="eastAsia"/>
          <w:noProof/>
        </w:rPr>
        <w:t>8.</w:t>
      </w:r>
      <w:r w:rsidRPr="004A477D">
        <w:rPr>
          <w:rFonts w:hint="eastAsia"/>
          <w:noProof/>
        </w:rPr>
        <w:tab/>
        <w:t>Kellogg, E. H.; Leaver</w:t>
      </w:r>
      <w:r w:rsidRPr="004A477D">
        <w:rPr>
          <w:rFonts w:hint="eastAsia"/>
          <w:noProof/>
        </w:rPr>
        <w:t>‐</w:t>
      </w:r>
      <w:r w:rsidRPr="004A477D">
        <w:rPr>
          <w:rFonts w:hint="eastAsia"/>
          <w:noProof/>
        </w:rPr>
        <w:t>Fay, A.; Baker, D., Role of conformational sampling in computing mutation</w:t>
      </w:r>
      <w:r w:rsidRPr="004A477D">
        <w:rPr>
          <w:rFonts w:hint="eastAsia"/>
          <w:noProof/>
        </w:rPr>
        <w:t>‐</w:t>
      </w:r>
      <w:r w:rsidRPr="004A477D">
        <w:rPr>
          <w:rFonts w:hint="eastAsia"/>
          <w:noProof/>
        </w:rPr>
        <w:t xml:space="preserve">induced changes in protein structure and stability. </w:t>
      </w:r>
      <w:r w:rsidRPr="004A477D">
        <w:rPr>
          <w:rFonts w:hint="eastAsia"/>
          <w:i/>
          <w:noProof/>
        </w:rPr>
        <w:t xml:space="preserve">Proteins: Structure, Function, and Bioinformatics </w:t>
      </w:r>
      <w:r w:rsidRPr="004A477D">
        <w:rPr>
          <w:rFonts w:hint="eastAsia"/>
          <w:b/>
          <w:noProof/>
        </w:rPr>
        <w:t>2011,</w:t>
      </w:r>
      <w:r w:rsidRPr="004A477D">
        <w:rPr>
          <w:rFonts w:hint="eastAsia"/>
          <w:noProof/>
        </w:rPr>
        <w:t xml:space="preserve"> </w:t>
      </w:r>
      <w:r w:rsidRPr="004A477D">
        <w:rPr>
          <w:rFonts w:hint="eastAsia"/>
          <w:i/>
          <w:noProof/>
        </w:rPr>
        <w:t>79</w:t>
      </w:r>
      <w:r w:rsidRPr="004A477D">
        <w:rPr>
          <w:noProof/>
        </w:rPr>
        <w:t xml:space="preserve"> (3), 830-838.</w:t>
      </w:r>
    </w:p>
    <w:p w14:paraId="0CAFB671" w14:textId="77777777" w:rsidR="004A477D" w:rsidRPr="004A477D" w:rsidRDefault="004A477D" w:rsidP="00354AFE">
      <w:pPr>
        <w:pStyle w:val="EndNoteBibliography"/>
        <w:spacing w:line="480" w:lineRule="auto"/>
        <w:rPr>
          <w:noProof/>
        </w:rPr>
      </w:pPr>
      <w:r w:rsidRPr="004A477D">
        <w:rPr>
          <w:noProof/>
        </w:rPr>
        <w:t>9.</w:t>
      </w:r>
      <w:r w:rsidRPr="004A477D">
        <w:rPr>
          <w:noProof/>
        </w:rPr>
        <w:tab/>
        <w:t xml:space="preserve">Guerois, R.; Nielsen, J. E.; Serrano, L., Predicting changes in the stability of proteins and protein complexes: a study of more than 1000 mutations. </w:t>
      </w:r>
      <w:r w:rsidRPr="004A477D">
        <w:rPr>
          <w:i/>
          <w:noProof/>
        </w:rPr>
        <w:t xml:space="preserve">Journal of molecular biology </w:t>
      </w:r>
      <w:r w:rsidRPr="004A477D">
        <w:rPr>
          <w:b/>
          <w:noProof/>
        </w:rPr>
        <w:t>2002,</w:t>
      </w:r>
      <w:r w:rsidRPr="004A477D">
        <w:rPr>
          <w:noProof/>
        </w:rPr>
        <w:t xml:space="preserve"> </w:t>
      </w:r>
      <w:r w:rsidRPr="004A477D">
        <w:rPr>
          <w:i/>
          <w:noProof/>
        </w:rPr>
        <w:t>320</w:t>
      </w:r>
      <w:r w:rsidRPr="004A477D">
        <w:rPr>
          <w:noProof/>
        </w:rPr>
        <w:t xml:space="preserve"> (2), 369-387.</w:t>
      </w:r>
    </w:p>
    <w:p w14:paraId="47786D4B" w14:textId="77777777" w:rsidR="004A477D" w:rsidRPr="004A477D" w:rsidRDefault="004A477D" w:rsidP="00354AFE">
      <w:pPr>
        <w:pStyle w:val="EndNoteBibliography"/>
        <w:spacing w:line="480" w:lineRule="auto"/>
        <w:rPr>
          <w:noProof/>
        </w:rPr>
      </w:pPr>
      <w:r w:rsidRPr="004A477D">
        <w:rPr>
          <w:noProof/>
        </w:rPr>
        <w:t>10.</w:t>
      </w:r>
      <w:r w:rsidRPr="004A477D">
        <w:rPr>
          <w:noProof/>
        </w:rPr>
        <w:tab/>
        <w:t xml:space="preserve">Isorna, P.; Polaina, J.; Latorre-García, L.; Cañada, F. J.; González, B.; Sanz-Aparicio, J., Crystal Structures of Paenibacillus polymyxa β-Glucosidase B Complexes Reveal the Molecular Basis of Substrate Specificity and Give New Insights into the Catalytic Machinery of Family I Glycosidases. In </w:t>
      </w:r>
      <w:r w:rsidRPr="004A477D">
        <w:rPr>
          <w:i/>
          <w:noProof/>
        </w:rPr>
        <w:t>Journal of Molecular Biology</w:t>
      </w:r>
      <w:r w:rsidRPr="004A477D">
        <w:rPr>
          <w:noProof/>
        </w:rPr>
        <w:t>, 2007; Vol. 371, pp 1204-1218.</w:t>
      </w:r>
    </w:p>
    <w:p w14:paraId="5E0D7B80" w14:textId="77777777" w:rsidR="004A477D" w:rsidRPr="004A477D" w:rsidRDefault="004A477D" w:rsidP="00354AFE">
      <w:pPr>
        <w:pStyle w:val="EndNoteBibliography"/>
        <w:spacing w:line="480" w:lineRule="auto"/>
        <w:rPr>
          <w:noProof/>
        </w:rPr>
      </w:pPr>
      <w:r w:rsidRPr="004A477D">
        <w:rPr>
          <w:noProof/>
        </w:rPr>
        <w:lastRenderedPageBreak/>
        <w:t>11.</w:t>
      </w:r>
      <w:r w:rsidRPr="004A477D">
        <w:rPr>
          <w:noProof/>
        </w:rPr>
        <w:tab/>
        <w:t xml:space="preserve">Rye, C. S.; Withers, S. G., Glycosidase mechanisms. </w:t>
      </w:r>
      <w:r w:rsidRPr="004A477D">
        <w:rPr>
          <w:i/>
          <w:noProof/>
        </w:rPr>
        <w:t xml:space="preserve">Current opinion in chemical biology </w:t>
      </w:r>
      <w:r w:rsidRPr="004A477D">
        <w:rPr>
          <w:b/>
          <w:noProof/>
        </w:rPr>
        <w:t>2000,</w:t>
      </w:r>
      <w:r w:rsidRPr="004A477D">
        <w:rPr>
          <w:noProof/>
        </w:rPr>
        <w:t xml:space="preserve"> </w:t>
      </w:r>
      <w:r w:rsidRPr="004A477D">
        <w:rPr>
          <w:i/>
          <w:noProof/>
        </w:rPr>
        <w:t>4</w:t>
      </w:r>
      <w:r w:rsidRPr="004A477D">
        <w:rPr>
          <w:noProof/>
        </w:rPr>
        <w:t xml:space="preserve"> (5), 573-580.</w:t>
      </w:r>
    </w:p>
    <w:p w14:paraId="479E5011" w14:textId="77777777" w:rsidR="004A477D" w:rsidRPr="004A477D" w:rsidRDefault="004A477D" w:rsidP="00354AFE">
      <w:pPr>
        <w:pStyle w:val="EndNoteBibliography"/>
        <w:spacing w:line="480" w:lineRule="auto"/>
        <w:rPr>
          <w:noProof/>
        </w:rPr>
      </w:pPr>
      <w:r w:rsidRPr="004A477D">
        <w:rPr>
          <w:noProof/>
        </w:rPr>
        <w:t>12.</w:t>
      </w:r>
      <w:r w:rsidRPr="004A477D">
        <w:rPr>
          <w:noProof/>
        </w:rPr>
        <w:tab/>
        <w:t xml:space="preserve">Wu, S. J.; Eiben, C. B.; Carra, J. H.; Huang, I.; Zong, D.; Liu, P.; Wu, C. T.; Nivala, J.; Dunbar, J.; Huber, T., Improvement of a potential anthrax therapeutic by computational protein design. </w:t>
      </w:r>
      <w:r w:rsidRPr="004A477D">
        <w:rPr>
          <w:i/>
          <w:noProof/>
        </w:rPr>
        <w:t xml:space="preserve">Journal of Biological Chemistry </w:t>
      </w:r>
      <w:r w:rsidRPr="004A477D">
        <w:rPr>
          <w:b/>
          <w:noProof/>
        </w:rPr>
        <w:t>2011,</w:t>
      </w:r>
      <w:r w:rsidRPr="004A477D">
        <w:rPr>
          <w:noProof/>
        </w:rPr>
        <w:t xml:space="preserve"> </w:t>
      </w:r>
      <w:r w:rsidRPr="004A477D">
        <w:rPr>
          <w:i/>
          <w:noProof/>
        </w:rPr>
        <w:t>286</w:t>
      </w:r>
      <w:r w:rsidRPr="004A477D">
        <w:rPr>
          <w:noProof/>
        </w:rPr>
        <w:t xml:space="preserve"> (37), 32586-32592.</w:t>
      </w:r>
    </w:p>
    <w:p w14:paraId="6F976558" w14:textId="77777777" w:rsidR="004A477D" w:rsidRPr="004A477D" w:rsidRDefault="004A477D" w:rsidP="00354AFE">
      <w:pPr>
        <w:pStyle w:val="EndNoteBibliography"/>
        <w:spacing w:line="480" w:lineRule="auto"/>
        <w:rPr>
          <w:noProof/>
        </w:rPr>
      </w:pPr>
      <w:r w:rsidRPr="004A477D">
        <w:rPr>
          <w:noProof/>
        </w:rPr>
        <w:t>13.</w:t>
      </w:r>
      <w:r w:rsidRPr="004A477D">
        <w:rPr>
          <w:noProof/>
        </w:rPr>
        <w:tab/>
        <w:t xml:space="preserve">Kunkel, T. A., Rapid and efficient site-specific mutagenesis without phenotypic selection. </w:t>
      </w:r>
      <w:r w:rsidRPr="004A477D">
        <w:rPr>
          <w:i/>
          <w:noProof/>
        </w:rPr>
        <w:t xml:space="preserve">Proceedings of the National Academy of Sciences </w:t>
      </w:r>
      <w:r w:rsidRPr="004A477D">
        <w:rPr>
          <w:b/>
          <w:noProof/>
        </w:rPr>
        <w:t>1985,</w:t>
      </w:r>
      <w:r w:rsidRPr="004A477D">
        <w:rPr>
          <w:noProof/>
        </w:rPr>
        <w:t xml:space="preserve"> </w:t>
      </w:r>
      <w:r w:rsidRPr="004A477D">
        <w:rPr>
          <w:i/>
          <w:noProof/>
        </w:rPr>
        <w:t>82</w:t>
      </w:r>
      <w:r w:rsidRPr="004A477D">
        <w:rPr>
          <w:noProof/>
        </w:rPr>
        <w:t xml:space="preserve"> (2), 488-492.</w:t>
      </w:r>
    </w:p>
    <w:p w14:paraId="1115958D" w14:textId="77777777" w:rsidR="004A477D" w:rsidRPr="004A477D" w:rsidRDefault="004A477D" w:rsidP="00354AFE">
      <w:pPr>
        <w:pStyle w:val="EndNoteBibliography"/>
        <w:spacing w:line="480" w:lineRule="auto"/>
        <w:rPr>
          <w:noProof/>
        </w:rPr>
      </w:pPr>
      <w:r w:rsidRPr="004A477D">
        <w:rPr>
          <w:noProof/>
        </w:rPr>
        <w:t>14.</w:t>
      </w:r>
      <w:r w:rsidRPr="004A477D">
        <w:rPr>
          <w:noProof/>
        </w:rPr>
        <w:tab/>
        <w:t xml:space="preserve">Warshel, A.; Sharma, P. K.; Kato, M.; Xiang, Y.; Liu, H., Electrostatic basis for enzyme catalysis. In </w:t>
      </w:r>
      <w:r w:rsidRPr="004A477D">
        <w:rPr>
          <w:i/>
          <w:noProof/>
        </w:rPr>
        <w:t>Chemical …</w:t>
      </w:r>
      <w:r w:rsidRPr="004A477D">
        <w:rPr>
          <w:noProof/>
        </w:rPr>
        <w:t>, 2006.</w:t>
      </w:r>
    </w:p>
    <w:p w14:paraId="4CC79C3F" w14:textId="77777777" w:rsidR="004A477D" w:rsidRPr="004A477D" w:rsidRDefault="004A477D" w:rsidP="00354AFE">
      <w:pPr>
        <w:pStyle w:val="EndNoteBibliography"/>
        <w:spacing w:line="480" w:lineRule="auto"/>
        <w:rPr>
          <w:noProof/>
        </w:rPr>
      </w:pPr>
      <w:r w:rsidRPr="004A477D">
        <w:rPr>
          <w:noProof/>
        </w:rPr>
        <w:t>15.</w:t>
      </w:r>
      <w:r w:rsidRPr="004A477D">
        <w:rPr>
          <w:noProof/>
        </w:rPr>
        <w:tab/>
        <w:t xml:space="preserve">Fersht, A., </w:t>
      </w:r>
      <w:r w:rsidRPr="004A477D">
        <w:rPr>
          <w:i/>
          <w:noProof/>
        </w:rPr>
        <w:t>Structure and mechanism in protein science: a guide to enzyme catalysis and protein folding</w:t>
      </w:r>
      <w:r w:rsidRPr="004A477D">
        <w:rPr>
          <w:noProof/>
        </w:rPr>
        <w:t>. Macmillan: 1999.</w:t>
      </w:r>
    </w:p>
    <w:p w14:paraId="4C065EEC" w14:textId="77777777" w:rsidR="004A477D" w:rsidRPr="004A477D" w:rsidRDefault="004A477D" w:rsidP="00354AFE">
      <w:pPr>
        <w:pStyle w:val="EndNoteBibliography"/>
        <w:spacing w:line="480" w:lineRule="auto"/>
        <w:rPr>
          <w:noProof/>
        </w:rPr>
      </w:pPr>
      <w:r w:rsidRPr="004A477D">
        <w:rPr>
          <w:noProof/>
        </w:rPr>
        <w:t>16.</w:t>
      </w:r>
      <w:r w:rsidRPr="004A477D">
        <w:rPr>
          <w:noProof/>
        </w:rPr>
        <w:tab/>
        <w:t xml:space="preserve">McCarter, J. D.; Withers, S. G., Mechanisms of enzymatic glycoside hydrolysis. </w:t>
      </w:r>
      <w:r w:rsidRPr="004A477D">
        <w:rPr>
          <w:i/>
          <w:noProof/>
        </w:rPr>
        <w:t xml:space="preserve">Curr Opin Struct Biol </w:t>
      </w:r>
      <w:r w:rsidRPr="004A477D">
        <w:rPr>
          <w:b/>
          <w:noProof/>
        </w:rPr>
        <w:t>1994,</w:t>
      </w:r>
      <w:r w:rsidRPr="004A477D">
        <w:rPr>
          <w:noProof/>
        </w:rPr>
        <w:t xml:space="preserve"> </w:t>
      </w:r>
      <w:r w:rsidRPr="004A477D">
        <w:rPr>
          <w:i/>
          <w:noProof/>
        </w:rPr>
        <w:t>4</w:t>
      </w:r>
      <w:r w:rsidRPr="004A477D">
        <w:rPr>
          <w:noProof/>
        </w:rPr>
        <w:t xml:space="preserve"> (6), 885-92.</w:t>
      </w:r>
    </w:p>
    <w:p w14:paraId="44274FCA" w14:textId="77777777" w:rsidR="004A477D" w:rsidRPr="004A477D" w:rsidRDefault="004A477D" w:rsidP="00354AFE">
      <w:pPr>
        <w:pStyle w:val="EndNoteBibliography"/>
        <w:spacing w:line="480" w:lineRule="auto"/>
        <w:rPr>
          <w:noProof/>
        </w:rPr>
      </w:pPr>
      <w:r w:rsidRPr="004A477D">
        <w:rPr>
          <w:noProof/>
        </w:rPr>
        <w:t>17.</w:t>
      </w:r>
      <w:r w:rsidRPr="004A477D">
        <w:rPr>
          <w:noProof/>
        </w:rPr>
        <w:tab/>
        <w:t xml:space="preserve">Mesecar, A. D.; Stoddard, B. L.; Koshland, D. E., Jr., Orbital steering in the catalytic power of enzymes: small structural changes with large catalytic consequences. </w:t>
      </w:r>
      <w:r w:rsidRPr="004A477D">
        <w:rPr>
          <w:i/>
          <w:noProof/>
        </w:rPr>
        <w:t xml:space="preserve">Science (New York, N.Y.) </w:t>
      </w:r>
      <w:r w:rsidRPr="004A477D">
        <w:rPr>
          <w:b/>
          <w:noProof/>
        </w:rPr>
        <w:t>1997,</w:t>
      </w:r>
      <w:r w:rsidRPr="004A477D">
        <w:rPr>
          <w:noProof/>
        </w:rPr>
        <w:t xml:space="preserve"> </w:t>
      </w:r>
      <w:r w:rsidRPr="004A477D">
        <w:rPr>
          <w:i/>
          <w:noProof/>
        </w:rPr>
        <w:t>277</w:t>
      </w:r>
      <w:r w:rsidRPr="004A477D">
        <w:rPr>
          <w:noProof/>
        </w:rPr>
        <w:t xml:space="preserve"> (5323), 202-6.</w:t>
      </w:r>
    </w:p>
    <w:p w14:paraId="6CF02D16" w14:textId="77777777" w:rsidR="004A477D" w:rsidRPr="004A477D" w:rsidRDefault="004A477D" w:rsidP="00354AFE">
      <w:pPr>
        <w:pStyle w:val="EndNoteBibliography"/>
        <w:spacing w:line="480" w:lineRule="auto"/>
        <w:rPr>
          <w:noProof/>
        </w:rPr>
      </w:pPr>
      <w:r w:rsidRPr="004A477D">
        <w:rPr>
          <w:noProof/>
        </w:rPr>
        <w:t>18.</w:t>
      </w:r>
      <w:r w:rsidRPr="004A477D">
        <w:rPr>
          <w:noProof/>
        </w:rPr>
        <w:tab/>
        <w:t xml:space="preserve">Sunden, F.; Peck, A.; Salzman, J.; Ressl, S.; Herschlag, D.; Kuriyan, J., Extensive site-directed mutagenesis reveals interconnected functional units in the Alkaline Phosphatase active site. In </w:t>
      </w:r>
      <w:r w:rsidRPr="004A477D">
        <w:rPr>
          <w:i/>
          <w:noProof/>
        </w:rPr>
        <w:t>eLife Sciences</w:t>
      </w:r>
      <w:r w:rsidRPr="004A477D">
        <w:rPr>
          <w:noProof/>
        </w:rPr>
        <w:t>, eLife Sciences Publications Limited: 2015; Vol. 4, p e06181.</w:t>
      </w:r>
    </w:p>
    <w:p w14:paraId="3AAECC37" w14:textId="77777777" w:rsidR="004A477D" w:rsidRPr="004A477D" w:rsidRDefault="004A477D" w:rsidP="00354AFE">
      <w:pPr>
        <w:pStyle w:val="EndNoteBibliography"/>
        <w:spacing w:line="480" w:lineRule="auto"/>
        <w:rPr>
          <w:noProof/>
        </w:rPr>
      </w:pPr>
      <w:r w:rsidRPr="004A477D">
        <w:rPr>
          <w:noProof/>
        </w:rPr>
        <w:lastRenderedPageBreak/>
        <w:t>19.</w:t>
      </w:r>
      <w:r w:rsidRPr="004A477D">
        <w:rPr>
          <w:noProof/>
        </w:rPr>
        <w:tab/>
        <w:t xml:space="preserve">Stiffler, M. A.; Hekstra, D. R.; Ranganathan, R., Evolvability as a Function of Purifying Selection in TEM-1 β-Lactamase. </w:t>
      </w:r>
      <w:r w:rsidRPr="004A477D">
        <w:rPr>
          <w:i/>
          <w:noProof/>
        </w:rPr>
        <w:t xml:space="preserve">Cell </w:t>
      </w:r>
      <w:r w:rsidRPr="004A477D">
        <w:rPr>
          <w:b/>
          <w:noProof/>
        </w:rPr>
        <w:t>2015,</w:t>
      </w:r>
      <w:r w:rsidRPr="004A477D">
        <w:rPr>
          <w:noProof/>
        </w:rPr>
        <w:t xml:space="preserve"> </w:t>
      </w:r>
      <w:r w:rsidRPr="004A477D">
        <w:rPr>
          <w:i/>
          <w:noProof/>
        </w:rPr>
        <w:t>160</w:t>
      </w:r>
      <w:r w:rsidRPr="004A477D">
        <w:rPr>
          <w:noProof/>
        </w:rPr>
        <w:t xml:space="preserve"> (5), 882-892.</w:t>
      </w:r>
    </w:p>
    <w:p w14:paraId="3189BFD0" w14:textId="77777777" w:rsidR="004A477D" w:rsidRPr="004A477D" w:rsidRDefault="004A477D" w:rsidP="00354AFE">
      <w:pPr>
        <w:pStyle w:val="EndNoteBibliography"/>
        <w:spacing w:line="480" w:lineRule="auto"/>
        <w:rPr>
          <w:noProof/>
        </w:rPr>
      </w:pPr>
      <w:r w:rsidRPr="004A477D">
        <w:rPr>
          <w:noProof/>
        </w:rPr>
        <w:t>20.</w:t>
      </w:r>
      <w:r w:rsidRPr="004A477D">
        <w:rPr>
          <w:noProof/>
        </w:rPr>
        <w:tab/>
        <w:t xml:space="preserve">Gibson, D. G.; Young, L.; Chuang, R.-Y.; Venter, J. C.; Hutchison, C. A.; Smith, H. O., Enzymatic assembly of DNA molecules up to several hundred kilobases. </w:t>
      </w:r>
      <w:r w:rsidRPr="004A477D">
        <w:rPr>
          <w:i/>
          <w:noProof/>
        </w:rPr>
        <w:t xml:space="preserve">Nature methods </w:t>
      </w:r>
      <w:r w:rsidRPr="004A477D">
        <w:rPr>
          <w:b/>
          <w:noProof/>
        </w:rPr>
        <w:t>2009,</w:t>
      </w:r>
      <w:r w:rsidRPr="004A477D">
        <w:rPr>
          <w:noProof/>
        </w:rPr>
        <w:t xml:space="preserve"> </w:t>
      </w:r>
      <w:r w:rsidRPr="004A477D">
        <w:rPr>
          <w:i/>
          <w:noProof/>
        </w:rPr>
        <w:t>6</w:t>
      </w:r>
      <w:r w:rsidRPr="004A477D">
        <w:rPr>
          <w:noProof/>
        </w:rPr>
        <w:t xml:space="preserve"> (5), 343-345.</w:t>
      </w:r>
    </w:p>
    <w:p w14:paraId="1C01DD95" w14:textId="77777777" w:rsidR="004A477D" w:rsidRPr="004A477D" w:rsidRDefault="004A477D" w:rsidP="00354AFE">
      <w:pPr>
        <w:pStyle w:val="EndNoteBibliography"/>
        <w:spacing w:line="480" w:lineRule="auto"/>
        <w:rPr>
          <w:noProof/>
        </w:rPr>
      </w:pPr>
      <w:r w:rsidRPr="004A477D">
        <w:rPr>
          <w:noProof/>
        </w:rPr>
        <w:t>21.</w:t>
      </w:r>
      <w:r w:rsidRPr="004A477D">
        <w:rPr>
          <w:noProof/>
        </w:rPr>
        <w:tab/>
        <w:t xml:space="preserve">DeLano, W. L., The PyMOL molecular graphics system. </w:t>
      </w:r>
      <w:r w:rsidRPr="004A477D">
        <w:rPr>
          <w:b/>
          <w:noProof/>
        </w:rPr>
        <w:t>2002</w:t>
      </w:r>
      <w:r w:rsidRPr="004A477D">
        <w:rPr>
          <w:noProof/>
        </w:rPr>
        <w:t>.</w:t>
      </w:r>
    </w:p>
    <w:p w14:paraId="5F5E00A0" w14:textId="0C906F13" w:rsidR="000D05AB" w:rsidRDefault="00696E24" w:rsidP="00574C91">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lias tagkopoulos">
    <w15:presenceInfo w15:providerId="Windows Live" w15:userId="158847af8a33af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3&lt;/item&gt;&lt;item&gt;4&lt;/item&gt;&lt;item&gt;6&lt;/item&gt;&lt;item&gt;7&lt;/item&gt;&lt;item&gt;8&lt;/item&gt;&lt;item&gt;11&lt;/item&gt;&lt;item&gt;12&lt;/item&gt;&lt;item&gt;15&lt;/item&gt;&lt;item&gt;17&lt;/item&gt;&lt;item&gt;18&lt;/item&gt;&lt;item&gt;19&lt;/item&gt;&lt;item&gt;21&lt;/item&gt;&lt;item&gt;22&lt;/item&gt;&lt;item&gt;23&lt;/item&gt;&lt;item&gt;24&lt;/item&gt;&lt;item&gt;25&lt;/item&gt;&lt;item&gt;26&lt;/item&gt;&lt;item&gt;32&lt;/item&gt;&lt;item&gt;33&lt;/item&gt;&lt;item&gt;34&lt;/item&gt;&lt;/record-ids&gt;&lt;/item&gt;&lt;/Libraries&gt;"/>
  </w:docVars>
  <w:rsids>
    <w:rsidRoot w:val="00DF34E5"/>
    <w:rsid w:val="0000171F"/>
    <w:rsid w:val="0001221D"/>
    <w:rsid w:val="00014BDA"/>
    <w:rsid w:val="0002524B"/>
    <w:rsid w:val="00031D61"/>
    <w:rsid w:val="00045EB9"/>
    <w:rsid w:val="00052C31"/>
    <w:rsid w:val="00077F77"/>
    <w:rsid w:val="000821C2"/>
    <w:rsid w:val="00086851"/>
    <w:rsid w:val="000935EF"/>
    <w:rsid w:val="000955ED"/>
    <w:rsid w:val="000A18D3"/>
    <w:rsid w:val="000C62FC"/>
    <w:rsid w:val="000D05AB"/>
    <w:rsid w:val="000D16BA"/>
    <w:rsid w:val="000E4A77"/>
    <w:rsid w:val="000E5CDA"/>
    <w:rsid w:val="001112F9"/>
    <w:rsid w:val="00114C36"/>
    <w:rsid w:val="00132354"/>
    <w:rsid w:val="00136DDD"/>
    <w:rsid w:val="00145E5E"/>
    <w:rsid w:val="00152501"/>
    <w:rsid w:val="00186323"/>
    <w:rsid w:val="00190869"/>
    <w:rsid w:val="00197777"/>
    <w:rsid w:val="001A2DA7"/>
    <w:rsid w:val="001C54BB"/>
    <w:rsid w:val="001F1063"/>
    <w:rsid w:val="001F22B9"/>
    <w:rsid w:val="00201544"/>
    <w:rsid w:val="00224C00"/>
    <w:rsid w:val="00226CF0"/>
    <w:rsid w:val="00245378"/>
    <w:rsid w:val="002510CC"/>
    <w:rsid w:val="0026341F"/>
    <w:rsid w:val="00272363"/>
    <w:rsid w:val="00284FAA"/>
    <w:rsid w:val="002866B9"/>
    <w:rsid w:val="00291C66"/>
    <w:rsid w:val="002A23EA"/>
    <w:rsid w:val="002C6335"/>
    <w:rsid w:val="002D7F81"/>
    <w:rsid w:val="00312061"/>
    <w:rsid w:val="00314013"/>
    <w:rsid w:val="00325684"/>
    <w:rsid w:val="00342F97"/>
    <w:rsid w:val="003451AD"/>
    <w:rsid w:val="00354AFE"/>
    <w:rsid w:val="00354D86"/>
    <w:rsid w:val="00383E10"/>
    <w:rsid w:val="003B2366"/>
    <w:rsid w:val="003E150D"/>
    <w:rsid w:val="003F0B2D"/>
    <w:rsid w:val="003F15E3"/>
    <w:rsid w:val="0040061F"/>
    <w:rsid w:val="00457A0B"/>
    <w:rsid w:val="00491D69"/>
    <w:rsid w:val="004A2BB3"/>
    <w:rsid w:val="004A477D"/>
    <w:rsid w:val="004A52E3"/>
    <w:rsid w:val="004D15E9"/>
    <w:rsid w:val="004F15C1"/>
    <w:rsid w:val="005003CC"/>
    <w:rsid w:val="005061E7"/>
    <w:rsid w:val="00514702"/>
    <w:rsid w:val="00515B0C"/>
    <w:rsid w:val="005352D3"/>
    <w:rsid w:val="00557C11"/>
    <w:rsid w:val="005625F4"/>
    <w:rsid w:val="00574C91"/>
    <w:rsid w:val="005815CD"/>
    <w:rsid w:val="00593244"/>
    <w:rsid w:val="005B66AF"/>
    <w:rsid w:val="005C3C83"/>
    <w:rsid w:val="005C44A4"/>
    <w:rsid w:val="005D2F49"/>
    <w:rsid w:val="006004D1"/>
    <w:rsid w:val="006314A2"/>
    <w:rsid w:val="00632B58"/>
    <w:rsid w:val="00632C3C"/>
    <w:rsid w:val="00652F48"/>
    <w:rsid w:val="00656029"/>
    <w:rsid w:val="006927C5"/>
    <w:rsid w:val="00696E24"/>
    <w:rsid w:val="006B1916"/>
    <w:rsid w:val="006D2317"/>
    <w:rsid w:val="00700366"/>
    <w:rsid w:val="007200BF"/>
    <w:rsid w:val="00721840"/>
    <w:rsid w:val="00726317"/>
    <w:rsid w:val="00730100"/>
    <w:rsid w:val="007329C8"/>
    <w:rsid w:val="00734744"/>
    <w:rsid w:val="0073693D"/>
    <w:rsid w:val="007509FD"/>
    <w:rsid w:val="0075290A"/>
    <w:rsid w:val="00775C69"/>
    <w:rsid w:val="00781200"/>
    <w:rsid w:val="00794F66"/>
    <w:rsid w:val="007B2A0E"/>
    <w:rsid w:val="007D70EE"/>
    <w:rsid w:val="007E15D8"/>
    <w:rsid w:val="007E6A5B"/>
    <w:rsid w:val="007F744E"/>
    <w:rsid w:val="00821017"/>
    <w:rsid w:val="008236FF"/>
    <w:rsid w:val="0084174E"/>
    <w:rsid w:val="00841818"/>
    <w:rsid w:val="00850A66"/>
    <w:rsid w:val="008542E8"/>
    <w:rsid w:val="008752E2"/>
    <w:rsid w:val="008C36CB"/>
    <w:rsid w:val="008C588E"/>
    <w:rsid w:val="008E17CB"/>
    <w:rsid w:val="008F0D45"/>
    <w:rsid w:val="00920108"/>
    <w:rsid w:val="00927A5F"/>
    <w:rsid w:val="00955701"/>
    <w:rsid w:val="00957C69"/>
    <w:rsid w:val="00961C7B"/>
    <w:rsid w:val="009650B2"/>
    <w:rsid w:val="00971858"/>
    <w:rsid w:val="00981B20"/>
    <w:rsid w:val="009B3CF7"/>
    <w:rsid w:val="009C31AA"/>
    <w:rsid w:val="009C51D9"/>
    <w:rsid w:val="009E2237"/>
    <w:rsid w:val="009E3F2F"/>
    <w:rsid w:val="009F05B6"/>
    <w:rsid w:val="009F55F8"/>
    <w:rsid w:val="00A03694"/>
    <w:rsid w:val="00A139CE"/>
    <w:rsid w:val="00A94C91"/>
    <w:rsid w:val="00AA5F63"/>
    <w:rsid w:val="00AC16C7"/>
    <w:rsid w:val="00AD0F83"/>
    <w:rsid w:val="00AD3EB3"/>
    <w:rsid w:val="00AD4DE1"/>
    <w:rsid w:val="00AE4269"/>
    <w:rsid w:val="00AE71AE"/>
    <w:rsid w:val="00AF585E"/>
    <w:rsid w:val="00B140EE"/>
    <w:rsid w:val="00B17503"/>
    <w:rsid w:val="00B17960"/>
    <w:rsid w:val="00B20ED9"/>
    <w:rsid w:val="00B21D0F"/>
    <w:rsid w:val="00B25899"/>
    <w:rsid w:val="00B26AAC"/>
    <w:rsid w:val="00B33746"/>
    <w:rsid w:val="00B456CE"/>
    <w:rsid w:val="00B47B73"/>
    <w:rsid w:val="00B61AAC"/>
    <w:rsid w:val="00B7352B"/>
    <w:rsid w:val="00B83E76"/>
    <w:rsid w:val="00B95A22"/>
    <w:rsid w:val="00BA2FA2"/>
    <w:rsid w:val="00BA3F96"/>
    <w:rsid w:val="00BA6497"/>
    <w:rsid w:val="00BB2E28"/>
    <w:rsid w:val="00BB3965"/>
    <w:rsid w:val="00BC275E"/>
    <w:rsid w:val="00BE115D"/>
    <w:rsid w:val="00BF4449"/>
    <w:rsid w:val="00C34241"/>
    <w:rsid w:val="00C37BC1"/>
    <w:rsid w:val="00C42201"/>
    <w:rsid w:val="00C50367"/>
    <w:rsid w:val="00C52DCD"/>
    <w:rsid w:val="00C54EC9"/>
    <w:rsid w:val="00C65137"/>
    <w:rsid w:val="00C7013F"/>
    <w:rsid w:val="00C75703"/>
    <w:rsid w:val="00C93127"/>
    <w:rsid w:val="00C960AB"/>
    <w:rsid w:val="00CA4931"/>
    <w:rsid w:val="00CB112C"/>
    <w:rsid w:val="00CB4D9F"/>
    <w:rsid w:val="00CB5BE9"/>
    <w:rsid w:val="00CB6ABB"/>
    <w:rsid w:val="00CB78D9"/>
    <w:rsid w:val="00CC39BA"/>
    <w:rsid w:val="00CC67E0"/>
    <w:rsid w:val="00CD3D91"/>
    <w:rsid w:val="00CD6A07"/>
    <w:rsid w:val="00CE5F7E"/>
    <w:rsid w:val="00CF1F2E"/>
    <w:rsid w:val="00CF4403"/>
    <w:rsid w:val="00D0749A"/>
    <w:rsid w:val="00D21241"/>
    <w:rsid w:val="00D22F0B"/>
    <w:rsid w:val="00D27DC5"/>
    <w:rsid w:val="00D36C90"/>
    <w:rsid w:val="00D4719F"/>
    <w:rsid w:val="00D611EC"/>
    <w:rsid w:val="00D704B6"/>
    <w:rsid w:val="00D73DA9"/>
    <w:rsid w:val="00D82E0D"/>
    <w:rsid w:val="00D92F42"/>
    <w:rsid w:val="00D947F4"/>
    <w:rsid w:val="00D94B95"/>
    <w:rsid w:val="00DA1BAA"/>
    <w:rsid w:val="00DA6C73"/>
    <w:rsid w:val="00DB7818"/>
    <w:rsid w:val="00DC00E8"/>
    <w:rsid w:val="00DC381A"/>
    <w:rsid w:val="00DD678F"/>
    <w:rsid w:val="00DE3799"/>
    <w:rsid w:val="00DF046C"/>
    <w:rsid w:val="00DF34E5"/>
    <w:rsid w:val="00DF763B"/>
    <w:rsid w:val="00E00C06"/>
    <w:rsid w:val="00E21D8F"/>
    <w:rsid w:val="00E31C1E"/>
    <w:rsid w:val="00E647F9"/>
    <w:rsid w:val="00E71933"/>
    <w:rsid w:val="00E84F51"/>
    <w:rsid w:val="00E85EF7"/>
    <w:rsid w:val="00E90005"/>
    <w:rsid w:val="00E92A86"/>
    <w:rsid w:val="00E95C64"/>
    <w:rsid w:val="00EA5D71"/>
    <w:rsid w:val="00EB4AF5"/>
    <w:rsid w:val="00ED003A"/>
    <w:rsid w:val="00ED150E"/>
    <w:rsid w:val="00ED781E"/>
    <w:rsid w:val="00EE34DE"/>
    <w:rsid w:val="00EE4854"/>
    <w:rsid w:val="00F31748"/>
    <w:rsid w:val="00F40ADB"/>
    <w:rsid w:val="00F41B5C"/>
    <w:rsid w:val="00F4224D"/>
    <w:rsid w:val="00F475B9"/>
    <w:rsid w:val="00F817CF"/>
    <w:rsid w:val="00F863D8"/>
    <w:rsid w:val="00FB18E4"/>
    <w:rsid w:val="00FD1932"/>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6099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fontTable" Target="fontTable.xml"/><Relationship Id="rId10" Type="http://schemas.openxmlformats.org/officeDocument/2006/relationships/theme" Target="theme/theme1.xml"/><Relationship Id="rId12"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30</Pages>
  <Words>10749</Words>
  <Characters>61271</Characters>
  <Application>Microsoft Macintosh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5</cp:revision>
  <dcterms:created xsi:type="dcterms:W3CDTF">2015-05-20T23:31:00Z</dcterms:created>
  <dcterms:modified xsi:type="dcterms:W3CDTF">2015-05-21T05:22:00Z</dcterms:modified>
</cp:coreProperties>
</file>